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436F38" w14:textId="77777777" w:rsidR="008C28E8" w:rsidRDefault="008C28E8" w:rsidP="008C28E8">
      <w:pPr>
        <w:pStyle w:val="H2"/>
        <w:jc w:val="center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4DFB88B6" wp14:editId="45B88CE7">
            <wp:extent cx="2917190" cy="509866"/>
            <wp:effectExtent l="0" t="0" r="0" b="5080"/>
            <wp:docPr id="1" name="Picture 1" descr="A picture containing text, sig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sign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7936" cy="569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0E91C8" w14:textId="36AAD217" w:rsidR="008C28E8" w:rsidRPr="0053460B" w:rsidRDefault="008C28E8" w:rsidP="008C28E8">
      <w:pPr>
        <w:pStyle w:val="H2"/>
        <w:rPr>
          <w:rFonts w:ascii="Times New Roman" w:hAnsi="Times New Roman" w:cs="Times New Roman"/>
          <w:i/>
          <w:color w:val="000000" w:themeColor="text1"/>
          <w:sz w:val="22"/>
          <w:szCs w:val="22"/>
        </w:rPr>
      </w:pP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If you intend to use this questionnaire for your project, please cite the publication</w:t>
      </w:r>
      <w:r w:rsidR="00E812B5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</w:t>
      </w:r>
      <w:r w:rsidR="00E812B5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/>
      </w:r>
      <w:r w:rsidR="00E812B5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 &lt;EndNote&gt;&lt;Cite&gt;&lt;Author&gt;Savoia&lt;/Author&gt;&lt;Year&gt;2020&lt;/Year&gt;&lt;RecNum&gt;6&lt;/RecNum&gt;&lt;DisplayText&gt;[1]&lt;/DisplayText&gt;&lt;record&gt;&lt;rec-number&gt;6&lt;/rec-number&gt;&lt;foreign-keys&gt;&lt;key app="EN" db-id="pdf0a2wdcz99e7edstop2vz4s2sfzpp22zw5" timestamp="1643223312"&gt;6&lt;/key&gt;&lt;/foreign-keys&gt;&lt;ref-type name="Journal Article"&gt;17&lt;/ref-type&gt;&lt;contributors&gt;&lt;authors&gt;&lt;author&gt;Savoia, Elena&lt;/author&gt;&lt;author&gt;McBride, Megan&lt;/author&gt;&lt;author&gt;Stern, Jessica&lt;/author&gt;&lt;author&gt;Su, Max&lt;/author&gt;&lt;author&gt;Harriman, Nigel&lt;/author&gt;&lt;author&gt;Aziz, Ajmal&lt;/author&gt;&lt;author&gt;Legault, Richard&lt;/author&gt;&lt;/authors&gt;&lt;/contributors&gt;&lt;titles&gt;&lt;title&gt;Assessing the Impact of the Boston CVE Pilot Program: A Developmental Evaluation Approach&lt;/title&gt;&lt;secondary-title&gt;Homeland Security Affairs&lt;/secondary-title&gt;&lt;/titles&gt;&lt;periodical&gt;&lt;full-title&gt;Homeland Security Affairs&lt;/full-title&gt;&lt;/periodical&gt;&lt;volume&gt;17&lt;/volume&gt;&lt;number&gt;6&lt;/number&gt;&lt;dates&gt;&lt;year&gt;2020&lt;/year&gt;&lt;pub-dates&gt;&lt;date&gt;08/01&lt;/date&gt;&lt;/pub-dates&gt;&lt;/dates&gt;&lt;urls&gt;&lt;related-urls&gt;&lt;url&gt;https://www.hsaj.org/articles/16166&lt;/url&gt;&lt;/related-urls&gt;&lt;/urls&gt;&lt;electronic-resource-num&gt;https://www.hsaj.org/articles/16166&lt;/electronic-resource-num&gt;&lt;/record&gt;&lt;/Cite&gt;&lt;/EndNote&gt;</w:instrText>
      </w:r>
      <w:r w:rsidR="00E812B5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separate"/>
      </w:r>
      <w:r w:rsidR="00E812B5">
        <w:rPr>
          <w:rFonts w:ascii="Times New Roman" w:hAnsi="Times New Roman" w:cs="Times New Roman"/>
          <w:i/>
          <w:noProof/>
          <w:color w:val="000000" w:themeColor="text1"/>
          <w:sz w:val="22"/>
          <w:szCs w:val="22"/>
        </w:rPr>
        <w:t>[1]</w:t>
      </w:r>
      <w:r w:rsidR="00E812B5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and inform the authors</w:t>
      </w:r>
      <w:r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by</w:t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sending an e-mail to </w:t>
      </w:r>
      <w:hyperlink r:id="rId8" w:history="1">
        <w:r w:rsidRPr="004828E6">
          <w:rPr>
            <w:rStyle w:val="Hyperlink"/>
            <w:rFonts w:ascii="Times New Roman" w:hAnsi="Times New Roman" w:cs="Times New Roman"/>
            <w:i/>
            <w:sz w:val="22"/>
            <w:szCs w:val="22"/>
          </w:rPr>
          <w:t>preparedness@hsph.harvard.edu</w:t>
        </w:r>
      </w:hyperlink>
    </w:p>
    <w:p w14:paraId="799DD00D" w14:textId="77777777" w:rsidR="008C28E8" w:rsidRDefault="008C28E8" w:rsidP="00933553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02ACD75E" w14:textId="0B26D605" w:rsidR="00C2436C" w:rsidRPr="00D54530" w:rsidRDefault="009C3870" w:rsidP="00D54530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Please select the response that represents the most accurate description of your role.</w:t>
      </w:r>
      <w:r w:rsidR="00063DEC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3BCEEBD1" w14:textId="77777777" w:rsidR="009C3870" w:rsidRPr="00B46CE0" w:rsidRDefault="009C3870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C399363" w14:textId="310785BF" w:rsidR="00C2436C" w:rsidRPr="00B46CE0" w:rsidRDefault="009C3870" w:rsidP="00933553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I am a middle school student</w:t>
      </w:r>
      <w:r w:rsidR="003960E4" w:rsidRPr="00B46CE0">
        <w:rPr>
          <w:rFonts w:cs="Times New Roman"/>
          <w:color w:val="000000" w:themeColor="text1"/>
        </w:rPr>
        <w:t xml:space="preserve"> </w:t>
      </w:r>
    </w:p>
    <w:p w14:paraId="17D7FB02" w14:textId="577E5AB3" w:rsidR="00C2436C" w:rsidRPr="00B46CE0" w:rsidRDefault="009C3870" w:rsidP="00933553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I am a high school student</w:t>
      </w:r>
      <w:r w:rsidR="003960E4" w:rsidRPr="00B46CE0">
        <w:rPr>
          <w:rFonts w:cs="Times New Roman"/>
          <w:color w:val="000000" w:themeColor="text1"/>
        </w:rPr>
        <w:t xml:space="preserve"> </w:t>
      </w:r>
    </w:p>
    <w:p w14:paraId="7F8417ED" w14:textId="77777777" w:rsidR="00A776FB" w:rsidRPr="00A776FB" w:rsidRDefault="00A776FB" w:rsidP="00933553">
      <w:pPr>
        <w:pStyle w:val="ListParagraph"/>
        <w:numPr>
          <w:ilvl w:val="0"/>
          <w:numId w:val="1"/>
        </w:numPr>
        <w:rPr>
          <w:rFonts w:cs="Times New Roman"/>
          <w:color w:val="000000" w:themeColor="text1"/>
        </w:rPr>
      </w:pPr>
      <w:r w:rsidRPr="00A776FB">
        <w:rPr>
          <w:rFonts w:cs="Times New Roman"/>
          <w:color w:val="000000" w:themeColor="text1"/>
        </w:rPr>
        <w:t xml:space="preserve">High School Teacher </w:t>
      </w:r>
    </w:p>
    <w:p w14:paraId="0996E526" w14:textId="77777777" w:rsidR="00A776FB" w:rsidRPr="00A776FB" w:rsidRDefault="00A776FB" w:rsidP="00933553">
      <w:pPr>
        <w:pStyle w:val="ListParagraph"/>
        <w:numPr>
          <w:ilvl w:val="0"/>
          <w:numId w:val="1"/>
        </w:numPr>
        <w:rPr>
          <w:rFonts w:cs="Times New Roman"/>
          <w:color w:val="000000" w:themeColor="text1"/>
        </w:rPr>
      </w:pPr>
      <w:r w:rsidRPr="00A776FB">
        <w:rPr>
          <w:rFonts w:cs="Times New Roman"/>
          <w:color w:val="000000" w:themeColor="text1"/>
        </w:rPr>
        <w:t xml:space="preserve">Middle School Teacher </w:t>
      </w:r>
    </w:p>
    <w:p w14:paraId="256A6C5B" w14:textId="2C828B96" w:rsidR="00A776FB" w:rsidRPr="00B46CE0" w:rsidRDefault="00A776FB" w:rsidP="00933553">
      <w:pPr>
        <w:pStyle w:val="ListParagraph"/>
        <w:numPr>
          <w:ilvl w:val="0"/>
          <w:numId w:val="1"/>
        </w:numPr>
        <w:rPr>
          <w:rFonts w:cs="Times New Roman"/>
          <w:color w:val="000000" w:themeColor="text1"/>
        </w:rPr>
      </w:pPr>
      <w:r w:rsidRPr="00A776FB">
        <w:rPr>
          <w:rFonts w:cs="Times New Roman"/>
          <w:color w:val="000000" w:themeColor="text1"/>
        </w:rPr>
        <w:t xml:space="preserve">High school administrator </w:t>
      </w:r>
    </w:p>
    <w:p w14:paraId="53C53E7D" w14:textId="77777777" w:rsidR="00DB74B6" w:rsidRPr="00B46CE0" w:rsidRDefault="009C3870" w:rsidP="00933553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ther (please specify)</w:t>
      </w:r>
    </w:p>
    <w:p w14:paraId="02F9636E" w14:textId="77777777" w:rsidR="00DB74B6" w:rsidRPr="00B46CE0" w:rsidRDefault="00DB74B6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1AFEE3B5" w14:textId="77777777">
        <w:trPr>
          <w:trHeight w:val="173"/>
        </w:trPr>
        <w:tc>
          <w:tcPr>
            <w:tcW w:w="3150" w:type="dxa"/>
          </w:tcPr>
          <w:p w14:paraId="34682923" w14:textId="77777777" w:rsidR="00F54691" w:rsidRPr="00B46CE0" w:rsidRDefault="00F54691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3F7265E1" w14:textId="77777777" w:rsidR="00DB74B6" w:rsidRPr="00B46CE0" w:rsidRDefault="00DB74B6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22BB3B63" w14:textId="77777777" w:rsidR="00F54691" w:rsidRPr="00B46CE0" w:rsidRDefault="00F54691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3E205DB" w14:textId="69CAA6B2" w:rsidR="00461C3A" w:rsidRPr="00D54530" w:rsidRDefault="00DB74B6" w:rsidP="00D54530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Please select the name of your school:</w:t>
      </w:r>
      <w:r w:rsidR="003960E4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11076194" w14:textId="77777777" w:rsidR="00461C3A" w:rsidRPr="00B46CE0" w:rsidRDefault="00461C3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 </w:t>
      </w:r>
      <w:r w:rsidRPr="00B46CE0">
        <w:rPr>
          <w:rFonts w:cs="Times New Roman"/>
          <w:color w:val="000000" w:themeColor="text1"/>
        </w:rPr>
        <w:tab/>
      </w: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532E721A" w14:textId="77777777">
        <w:trPr>
          <w:trHeight w:val="173"/>
        </w:trPr>
        <w:tc>
          <w:tcPr>
            <w:tcW w:w="3150" w:type="dxa"/>
          </w:tcPr>
          <w:p w14:paraId="63371506" w14:textId="77777777" w:rsidR="00461C3A" w:rsidRPr="00B46CE0" w:rsidRDefault="00461C3A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37DC3101" w14:textId="77777777" w:rsidR="00461C3A" w:rsidRPr="00B46CE0" w:rsidRDefault="00461C3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550B9E0" w14:textId="77777777" w:rsidR="00461C3A" w:rsidRPr="00B46CE0" w:rsidRDefault="00461C3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4F776ED" w14:textId="4CDC1663" w:rsidR="00461C3A" w:rsidRPr="00D54530" w:rsidRDefault="00461C3A" w:rsidP="00D54530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Have you ever participated in a campaign or activity that says no to hatred and prejudice, and/or that promotes social good?</w:t>
      </w:r>
      <w:r w:rsidR="003960E4" w:rsidRPr="00D54530">
        <w:rPr>
          <w:rFonts w:cs="Times New Roman"/>
          <w:b/>
          <w:bCs/>
          <w:color w:val="000000" w:themeColor="text1"/>
        </w:rPr>
        <w:t xml:space="preserve"> </w:t>
      </w:r>
      <w:r w:rsidR="00D54530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349A56E9" w14:textId="77777777" w:rsidR="00461C3A" w:rsidRPr="00B46CE0" w:rsidRDefault="00461C3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2005094E" w14:textId="77777777" w:rsidR="003743F8" w:rsidRPr="00B46CE0" w:rsidRDefault="003743F8" w:rsidP="00933553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No</w:t>
      </w:r>
    </w:p>
    <w:p w14:paraId="7C42B4F2" w14:textId="77777777" w:rsidR="000D52C6" w:rsidRPr="00B46CE0" w:rsidRDefault="003743F8" w:rsidP="00933553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Yes. Please describe:</w:t>
      </w:r>
    </w:p>
    <w:p w14:paraId="688BAA79" w14:textId="77777777" w:rsidR="000D52C6" w:rsidRPr="00B46CE0" w:rsidRDefault="000D52C6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18741A4A" w14:textId="77777777">
        <w:trPr>
          <w:trHeight w:val="173"/>
        </w:trPr>
        <w:tc>
          <w:tcPr>
            <w:tcW w:w="3150" w:type="dxa"/>
          </w:tcPr>
          <w:p w14:paraId="5117C883" w14:textId="77777777" w:rsidR="000D52C6" w:rsidRPr="00B46CE0" w:rsidRDefault="000D52C6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1EBED235" w14:textId="75DB18D0" w:rsidR="008D114E" w:rsidRPr="00B46CE0" w:rsidRDefault="008D114E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7153E855" w14:textId="77777777" w:rsidR="00933553" w:rsidRPr="00B46CE0" w:rsidRDefault="00933553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992FB8C" w14:textId="2C99D096" w:rsidR="007A7445" w:rsidRPr="00D54530" w:rsidRDefault="007A7445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 xml:space="preserve">Did you participate in the </w:t>
      </w:r>
      <w:r w:rsidR="00096372">
        <w:rPr>
          <w:rFonts w:cs="Times New Roman"/>
          <w:b/>
          <w:bCs/>
          <w:color w:val="000000" w:themeColor="text1"/>
        </w:rPr>
        <w:t>[</w:t>
      </w:r>
      <w:r w:rsidR="00096372" w:rsidRPr="00096372">
        <w:rPr>
          <w:rFonts w:cs="Times New Roman"/>
          <w:b/>
          <w:bCs/>
          <w:color w:val="000000" w:themeColor="text1"/>
          <w:highlight w:val="yellow"/>
        </w:rPr>
        <w:t>insert program name</w:t>
      </w:r>
      <w:r w:rsidR="00096372">
        <w:rPr>
          <w:rFonts w:cs="Times New Roman"/>
          <w:b/>
          <w:bCs/>
          <w:color w:val="000000" w:themeColor="text1"/>
        </w:rPr>
        <w:t>]</w:t>
      </w:r>
      <w:r w:rsidR="00FC6F38" w:rsidRPr="00D54530">
        <w:rPr>
          <w:rFonts w:cs="Times New Roman"/>
          <w:b/>
          <w:bCs/>
          <w:color w:val="000000" w:themeColor="text1"/>
        </w:rPr>
        <w:t xml:space="preserve"> </w:t>
      </w:r>
      <w:r w:rsidRPr="00D54530">
        <w:rPr>
          <w:rFonts w:cs="Times New Roman"/>
          <w:b/>
          <w:bCs/>
          <w:color w:val="000000" w:themeColor="text1"/>
        </w:rPr>
        <w:t xml:space="preserve">event that took place </w:t>
      </w:r>
      <w:r w:rsidR="00E4409E" w:rsidRPr="00D54530">
        <w:rPr>
          <w:rFonts w:cs="Times New Roman"/>
          <w:b/>
          <w:bCs/>
          <w:color w:val="000000" w:themeColor="text1"/>
        </w:rPr>
        <w:t xml:space="preserve">on </w:t>
      </w:r>
      <w:r w:rsidR="00096372">
        <w:rPr>
          <w:rFonts w:cs="Times New Roman"/>
          <w:b/>
          <w:bCs/>
          <w:color w:val="000000" w:themeColor="text1"/>
        </w:rPr>
        <w:t>[</w:t>
      </w:r>
      <w:r w:rsidR="00096372" w:rsidRPr="00096372">
        <w:rPr>
          <w:rFonts w:cs="Times New Roman"/>
          <w:b/>
          <w:bCs/>
          <w:color w:val="000000" w:themeColor="text1"/>
          <w:highlight w:val="yellow"/>
        </w:rPr>
        <w:t>insert program date</w:t>
      </w:r>
      <w:r w:rsidR="00096372">
        <w:rPr>
          <w:rFonts w:cs="Times New Roman"/>
          <w:b/>
          <w:bCs/>
          <w:color w:val="000000" w:themeColor="text1"/>
        </w:rPr>
        <w:t>]</w:t>
      </w:r>
      <w:r w:rsidR="00E4409E" w:rsidRPr="00D54530">
        <w:rPr>
          <w:rFonts w:cs="Times New Roman"/>
          <w:b/>
          <w:bCs/>
          <w:color w:val="000000" w:themeColor="text1"/>
        </w:rPr>
        <w:t>?</w:t>
      </w:r>
      <w:r w:rsidR="00A66DA1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36C8D77E" w14:textId="77777777" w:rsidR="007A7445" w:rsidRPr="00B46CE0" w:rsidRDefault="007A7445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1FFC800" w14:textId="77777777" w:rsidR="00FD7DFE" w:rsidRPr="00B46CE0" w:rsidRDefault="00FD7DFE" w:rsidP="00933553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Yes</w:t>
      </w:r>
    </w:p>
    <w:p w14:paraId="49A64E77" w14:textId="507B1566" w:rsidR="00FD7DFE" w:rsidRPr="00B46CE0" w:rsidRDefault="00FD7DFE" w:rsidP="00933553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No</w:t>
      </w:r>
    </w:p>
    <w:p w14:paraId="0C1CFD21" w14:textId="77777777" w:rsidR="008D114E" w:rsidRPr="00B46CE0" w:rsidRDefault="008D114E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F27A2EB" w14:textId="3BF64E17" w:rsidR="008D114E" w:rsidRPr="00D54530" w:rsidRDefault="008D114E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Are you going to create or help create a social media campaign as part of the project with the</w:t>
      </w:r>
      <w:r w:rsidR="0006554F" w:rsidRPr="00D54530">
        <w:rPr>
          <w:rFonts w:cs="Times New Roman"/>
          <w:b/>
          <w:bCs/>
          <w:color w:val="000000" w:themeColor="text1"/>
        </w:rPr>
        <w:t xml:space="preserve"> </w:t>
      </w:r>
      <w:r w:rsidR="00096372">
        <w:rPr>
          <w:rFonts w:cs="Times New Roman"/>
          <w:b/>
          <w:bCs/>
          <w:color w:val="000000" w:themeColor="text1"/>
        </w:rPr>
        <w:t>[</w:t>
      </w:r>
      <w:r w:rsidR="00096372" w:rsidRPr="00096372">
        <w:rPr>
          <w:rFonts w:cs="Times New Roman"/>
          <w:b/>
          <w:bCs/>
          <w:color w:val="000000" w:themeColor="text1"/>
          <w:highlight w:val="yellow"/>
        </w:rPr>
        <w:t>insert program name</w:t>
      </w:r>
      <w:r w:rsidR="00096372">
        <w:rPr>
          <w:rFonts w:cs="Times New Roman"/>
          <w:b/>
          <w:bCs/>
          <w:color w:val="000000" w:themeColor="text1"/>
        </w:rPr>
        <w:t>]?</w:t>
      </w:r>
    </w:p>
    <w:p w14:paraId="3EA1F999" w14:textId="77777777" w:rsidR="008D114E" w:rsidRPr="00B46CE0" w:rsidRDefault="008D114E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66F12F75" w14:textId="77777777" w:rsidR="008D114E" w:rsidRPr="00B46CE0" w:rsidRDefault="008D114E" w:rsidP="00933553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Yes</w:t>
      </w:r>
    </w:p>
    <w:p w14:paraId="6DD72A95" w14:textId="632895E9" w:rsidR="008D114E" w:rsidRPr="00B46CE0" w:rsidRDefault="008D114E" w:rsidP="00933553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No</w:t>
      </w:r>
    </w:p>
    <w:p w14:paraId="728996A1" w14:textId="77777777" w:rsidR="00FD7DFE" w:rsidRPr="00B46CE0" w:rsidRDefault="00FD7DFE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23648C1C" w14:textId="6B69A505" w:rsidR="00FD7DFE" w:rsidRPr="00D54530" w:rsidRDefault="00FD7DFE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Select your grade</w:t>
      </w:r>
      <w:r w:rsidR="00CE3331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635FDE1E" w14:textId="77777777" w:rsidR="00FD7DFE" w:rsidRPr="00B46CE0" w:rsidRDefault="00FD7DFE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269"/>
        <w:tblW w:w="0" w:type="auto"/>
        <w:tblLook w:val="00A0" w:firstRow="1" w:lastRow="0" w:firstColumn="1" w:lastColumn="0" w:noHBand="0" w:noVBand="0"/>
      </w:tblPr>
      <w:tblGrid>
        <w:gridCol w:w="725"/>
      </w:tblGrid>
      <w:tr w:rsidR="00B46CE0" w:rsidRPr="00B46CE0" w14:paraId="775A54A9" w14:textId="77777777">
        <w:trPr>
          <w:trHeight w:val="276"/>
        </w:trPr>
        <w:tc>
          <w:tcPr>
            <w:tcW w:w="725" w:type="dxa"/>
          </w:tcPr>
          <w:p w14:paraId="6FD91DD5" w14:textId="77777777" w:rsidR="00FD7DFE" w:rsidRPr="00B46CE0" w:rsidRDefault="00FD7DFE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5F6EC0F8" w14:textId="77777777" w:rsidR="00FD7DFE" w:rsidRPr="00B46CE0" w:rsidRDefault="00FD7DFE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ab/>
      </w:r>
    </w:p>
    <w:p w14:paraId="5A20BDE4" w14:textId="77777777" w:rsidR="00FD7DFE" w:rsidRPr="00B46CE0" w:rsidRDefault="00FD7DFE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521C63F" w14:textId="651DD0C1" w:rsidR="00573976" w:rsidRPr="00D54530" w:rsidRDefault="00573976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What have most of your grades been up to now at this school?</w:t>
      </w:r>
      <w:r w:rsidR="00CE3331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6BBF205F" w14:textId="77777777" w:rsidR="00573976" w:rsidRPr="00B46CE0" w:rsidRDefault="00573976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E49D347" w14:textId="2D639A81" w:rsidR="00CE3331" w:rsidRPr="00B46CE0" w:rsidRDefault="00CE3331" w:rsidP="00933553">
      <w:pPr>
        <w:pStyle w:val="ListParagraph"/>
        <w:numPr>
          <w:ilvl w:val="0"/>
          <w:numId w:val="4"/>
        </w:numPr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A  </w:t>
      </w:r>
    </w:p>
    <w:p w14:paraId="113AFA87" w14:textId="4A7EFDD5" w:rsidR="00CE3331" w:rsidRPr="00B46CE0" w:rsidRDefault="00CE3331" w:rsidP="00933553">
      <w:pPr>
        <w:pStyle w:val="ListParagraph"/>
        <w:numPr>
          <w:ilvl w:val="0"/>
          <w:numId w:val="4"/>
        </w:numPr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A-, B+  </w:t>
      </w:r>
    </w:p>
    <w:p w14:paraId="1EA9B535" w14:textId="3C9F0EBB" w:rsidR="00CE3331" w:rsidRPr="00B46CE0" w:rsidRDefault="00CE3331" w:rsidP="00933553">
      <w:pPr>
        <w:pStyle w:val="ListParagraph"/>
        <w:numPr>
          <w:ilvl w:val="0"/>
          <w:numId w:val="4"/>
        </w:numPr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B  </w:t>
      </w:r>
    </w:p>
    <w:p w14:paraId="6F997384" w14:textId="519CDEC3" w:rsidR="00CE3331" w:rsidRPr="00B46CE0" w:rsidRDefault="00CE3331" w:rsidP="00933553">
      <w:pPr>
        <w:pStyle w:val="ListParagraph"/>
        <w:numPr>
          <w:ilvl w:val="0"/>
          <w:numId w:val="4"/>
        </w:numPr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B-, C+  </w:t>
      </w:r>
    </w:p>
    <w:p w14:paraId="76903C8F" w14:textId="7C1F32DE" w:rsidR="008C742F" w:rsidRDefault="00573976" w:rsidP="00166590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C or lower</w:t>
      </w:r>
      <w:r w:rsidR="00CE3331" w:rsidRPr="00B46CE0">
        <w:rPr>
          <w:rFonts w:cs="Times New Roman"/>
          <w:color w:val="000000" w:themeColor="text1"/>
        </w:rPr>
        <w:t xml:space="preserve"> </w:t>
      </w:r>
    </w:p>
    <w:p w14:paraId="53EF6A21" w14:textId="77777777" w:rsidR="00D54530" w:rsidRPr="00D54530" w:rsidRDefault="00D54530" w:rsidP="00D54530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18918EA" w14:textId="7520AC10" w:rsidR="009E4C6B" w:rsidRPr="00D54530" w:rsidRDefault="0006554F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 xml:space="preserve">Are you going to be supervising students who will create a social media campaign as part of the project with the </w:t>
      </w:r>
      <w:r w:rsidR="00096372">
        <w:rPr>
          <w:rFonts w:cs="Times New Roman"/>
          <w:b/>
          <w:bCs/>
          <w:color w:val="000000" w:themeColor="text1"/>
        </w:rPr>
        <w:t>[</w:t>
      </w:r>
      <w:r w:rsidR="00096372" w:rsidRPr="00096372">
        <w:rPr>
          <w:rFonts w:cs="Times New Roman"/>
          <w:b/>
          <w:bCs/>
          <w:color w:val="000000" w:themeColor="text1"/>
          <w:highlight w:val="yellow"/>
        </w:rPr>
        <w:t>insert program name</w:t>
      </w:r>
      <w:r w:rsidR="00096372">
        <w:rPr>
          <w:rFonts w:cs="Times New Roman"/>
          <w:b/>
          <w:bCs/>
          <w:color w:val="000000" w:themeColor="text1"/>
        </w:rPr>
        <w:t>]</w:t>
      </w:r>
      <w:r w:rsidRPr="00D54530">
        <w:rPr>
          <w:rFonts w:cs="Times New Roman"/>
          <w:b/>
          <w:bCs/>
          <w:color w:val="000000" w:themeColor="text1"/>
        </w:rPr>
        <w:t>?</w:t>
      </w:r>
      <w:r w:rsidR="002430F5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1A1502DF" w14:textId="77777777" w:rsidR="0006554F" w:rsidRPr="00B46CE0" w:rsidRDefault="0006554F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31BE1C8" w14:textId="77777777" w:rsidR="0006554F" w:rsidRPr="00B46CE0" w:rsidRDefault="0006554F" w:rsidP="00933553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Yes</w:t>
      </w:r>
    </w:p>
    <w:p w14:paraId="4FB1750C" w14:textId="77777777" w:rsidR="0006554F" w:rsidRPr="00B46CE0" w:rsidRDefault="0006554F" w:rsidP="00933553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No</w:t>
      </w:r>
    </w:p>
    <w:p w14:paraId="65E41A75" w14:textId="77777777" w:rsidR="0006554F" w:rsidRPr="00B46CE0" w:rsidRDefault="0006554F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7AD7F72E" w14:textId="2B58BD32" w:rsidR="009E4C6B" w:rsidRPr="00D54530" w:rsidRDefault="0006554F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What subject(s) do you teach at school? (Please list them all)</w:t>
      </w:r>
      <w:r w:rsidR="002430F5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149D9534" w14:textId="77777777" w:rsidR="0006554F" w:rsidRPr="00B46CE0" w:rsidRDefault="0006554F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269" w:tblpY="69"/>
        <w:tblW w:w="0" w:type="auto"/>
        <w:tblLook w:val="00A0" w:firstRow="1" w:lastRow="0" w:firstColumn="1" w:lastColumn="0" w:noHBand="0" w:noVBand="0"/>
      </w:tblPr>
      <w:tblGrid>
        <w:gridCol w:w="5898"/>
      </w:tblGrid>
      <w:tr w:rsidR="00B46CE0" w:rsidRPr="00B46CE0" w14:paraId="3065AF04" w14:textId="77777777">
        <w:trPr>
          <w:trHeight w:val="833"/>
        </w:trPr>
        <w:tc>
          <w:tcPr>
            <w:tcW w:w="5898" w:type="dxa"/>
          </w:tcPr>
          <w:p w14:paraId="7C71AF79" w14:textId="77777777" w:rsidR="0006554F" w:rsidRPr="00B46CE0" w:rsidRDefault="0006554F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47F8023F" w14:textId="77777777" w:rsidR="0006554F" w:rsidRPr="00B46CE0" w:rsidRDefault="0006554F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07B03E8" w14:textId="77777777" w:rsidR="0006554F" w:rsidRPr="00B46CE0" w:rsidRDefault="0006554F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A5186AA" w14:textId="77777777" w:rsidR="0006554F" w:rsidRPr="00B46CE0" w:rsidRDefault="0006554F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D4C3101" w14:textId="77777777" w:rsidR="0006554F" w:rsidRPr="00B46CE0" w:rsidRDefault="0006554F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ABF0D3B" w14:textId="332C0A68" w:rsidR="00AA78A4" w:rsidRPr="00D54530" w:rsidRDefault="00AA78A4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What is your age?</w:t>
      </w:r>
      <w:r w:rsidR="002430F5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1E6B5CB7" w14:textId="77777777" w:rsidR="00AA78A4" w:rsidRPr="00B46CE0" w:rsidRDefault="00AA78A4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269"/>
        <w:tblW w:w="0" w:type="auto"/>
        <w:tblLook w:val="00A0" w:firstRow="1" w:lastRow="0" w:firstColumn="1" w:lastColumn="0" w:noHBand="0" w:noVBand="0"/>
      </w:tblPr>
      <w:tblGrid>
        <w:gridCol w:w="725"/>
      </w:tblGrid>
      <w:tr w:rsidR="00B46CE0" w:rsidRPr="00B46CE0" w14:paraId="3611CDA0" w14:textId="77777777">
        <w:trPr>
          <w:trHeight w:val="276"/>
        </w:trPr>
        <w:tc>
          <w:tcPr>
            <w:tcW w:w="725" w:type="dxa"/>
          </w:tcPr>
          <w:p w14:paraId="17D08883" w14:textId="77777777" w:rsidR="00AA78A4" w:rsidRPr="00B46CE0" w:rsidRDefault="00AA78A4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640A4A44" w14:textId="77777777" w:rsidR="00DD6F9B" w:rsidRPr="00B46CE0" w:rsidRDefault="00DD6F9B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 </w:t>
      </w:r>
    </w:p>
    <w:p w14:paraId="79CFF60E" w14:textId="77777777" w:rsidR="00DD6F9B" w:rsidRPr="00B46CE0" w:rsidRDefault="00DD6F9B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A1F71BF" w14:textId="36BC875C" w:rsidR="00DD6F9B" w:rsidRPr="00D54530" w:rsidRDefault="002430F5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 xml:space="preserve">What gender do you identify with? </w:t>
      </w:r>
    </w:p>
    <w:p w14:paraId="635B6D33" w14:textId="77777777" w:rsidR="00DD6F9B" w:rsidRPr="00B46CE0" w:rsidRDefault="00DD6F9B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5791BF0" w14:textId="55C2A933" w:rsidR="002430F5" w:rsidRPr="00B46CE0" w:rsidRDefault="002430F5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Male</w:t>
      </w:r>
    </w:p>
    <w:p w14:paraId="52319AEE" w14:textId="612B2306" w:rsidR="002430F5" w:rsidRPr="00B46CE0" w:rsidRDefault="002430F5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Female  </w:t>
      </w:r>
    </w:p>
    <w:p w14:paraId="54118702" w14:textId="04DCA502" w:rsidR="002430F5" w:rsidRPr="00B46CE0" w:rsidRDefault="002430F5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Rather Not Say  </w:t>
      </w:r>
    </w:p>
    <w:p w14:paraId="0FAA85F4" w14:textId="5B307101" w:rsidR="002430F5" w:rsidRPr="00145424" w:rsidRDefault="002430F5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Other. Please specify:  </w:t>
      </w:r>
    </w:p>
    <w:p w14:paraId="1BE19053" w14:textId="77777777" w:rsidR="0021106E" w:rsidRPr="00B46CE0" w:rsidRDefault="0021106E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0AD14E6E" w14:textId="77777777">
        <w:trPr>
          <w:trHeight w:val="173"/>
        </w:trPr>
        <w:tc>
          <w:tcPr>
            <w:tcW w:w="3150" w:type="dxa"/>
          </w:tcPr>
          <w:p w14:paraId="376A79D9" w14:textId="77777777" w:rsidR="0021106E" w:rsidRPr="00B46CE0" w:rsidRDefault="0021106E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2955D76F" w14:textId="5D367718" w:rsidR="00D54530" w:rsidRDefault="00D54530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p w14:paraId="0D83AF49" w14:textId="77777777" w:rsidR="00D54530" w:rsidRPr="00B46CE0" w:rsidRDefault="00D54530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p w14:paraId="1C325874" w14:textId="4EC5C274" w:rsidR="002B72EB" w:rsidRDefault="006616B1" w:rsidP="00096372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What race/ethnicity do you consider yourself? Please select as many as you see fit:</w:t>
      </w:r>
      <w:r w:rsidR="002430F5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13C1C74B" w14:textId="77777777" w:rsidR="00096372" w:rsidRPr="00096372" w:rsidRDefault="00096372" w:rsidP="00096372">
      <w:pPr>
        <w:pStyle w:val="ListParagraph"/>
        <w:widowControl w:val="0"/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</w:p>
    <w:p w14:paraId="399E2B0D" w14:textId="77777777" w:rsidR="00A776FB" w:rsidRPr="00B46CE0" w:rsidRDefault="002430F5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Non- Hispanic White</w:t>
      </w:r>
    </w:p>
    <w:p w14:paraId="5727B0D5" w14:textId="77777777" w:rsidR="00A776FB" w:rsidRPr="00B46CE0" w:rsidRDefault="002430F5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Hispanic</w:t>
      </w:r>
    </w:p>
    <w:p w14:paraId="27506BE7" w14:textId="77777777" w:rsidR="00A776FB" w:rsidRPr="00B46CE0" w:rsidRDefault="002430F5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African America</w:t>
      </w:r>
      <w:r w:rsidR="00A776FB" w:rsidRPr="00B46CE0">
        <w:rPr>
          <w:rFonts w:cs="Times New Roman"/>
          <w:color w:val="000000" w:themeColor="text1"/>
        </w:rPr>
        <w:t>n</w:t>
      </w:r>
    </w:p>
    <w:p w14:paraId="4AF7F14F" w14:textId="77777777" w:rsidR="00A776FB" w:rsidRPr="00B46CE0" w:rsidRDefault="002430F5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Asian</w:t>
      </w:r>
    </w:p>
    <w:p w14:paraId="69FBE71C" w14:textId="77777777" w:rsidR="00A776FB" w:rsidRPr="00B46CE0" w:rsidRDefault="002430F5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Mixed</w:t>
      </w:r>
    </w:p>
    <w:p w14:paraId="523C6DA4" w14:textId="77777777" w:rsidR="00A776FB" w:rsidRPr="00B46CE0" w:rsidRDefault="00A776FB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Rather not say</w:t>
      </w:r>
    </w:p>
    <w:p w14:paraId="73471E51" w14:textId="77777777" w:rsidR="00A776FB" w:rsidRPr="00B46CE0" w:rsidRDefault="00A776FB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Don’t know</w:t>
      </w:r>
    </w:p>
    <w:p w14:paraId="7A243EE4" w14:textId="058ABB84" w:rsidR="00A776FB" w:rsidRPr="00B46CE0" w:rsidRDefault="002430F5" w:rsidP="00933553">
      <w:pPr>
        <w:pStyle w:val="ListParagraph"/>
        <w:keepNext/>
        <w:numPr>
          <w:ilvl w:val="0"/>
          <w:numId w:val="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ther</w:t>
      </w:r>
      <w:r w:rsidR="00A776FB" w:rsidRPr="00B46CE0">
        <w:rPr>
          <w:rFonts w:cs="Times New Roman"/>
          <w:color w:val="000000" w:themeColor="text1"/>
        </w:rPr>
        <w:t xml:space="preserve"> – please specify below</w:t>
      </w:r>
    </w:p>
    <w:tbl>
      <w:tblPr>
        <w:tblStyle w:val="TableGrid"/>
        <w:tblpPr w:leftFromText="180" w:rightFromText="180" w:vertAnchor="text" w:horzAnchor="page" w:tblpX="2473" w:tblpY="113"/>
        <w:tblW w:w="0" w:type="auto"/>
        <w:tblLook w:val="00A0" w:firstRow="1" w:lastRow="0" w:firstColumn="1" w:lastColumn="0" w:noHBand="0" w:noVBand="0"/>
      </w:tblPr>
      <w:tblGrid>
        <w:gridCol w:w="3150"/>
      </w:tblGrid>
      <w:tr w:rsidR="002B72EB" w:rsidRPr="00B46CE0" w14:paraId="6B50B884" w14:textId="77777777" w:rsidTr="002B72EB">
        <w:trPr>
          <w:trHeight w:val="173"/>
        </w:trPr>
        <w:tc>
          <w:tcPr>
            <w:tcW w:w="3150" w:type="dxa"/>
          </w:tcPr>
          <w:p w14:paraId="04C7428C" w14:textId="77777777" w:rsidR="002B72EB" w:rsidRPr="00B46CE0" w:rsidRDefault="002B72EB" w:rsidP="002B72EB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4C0C6B32" w14:textId="77777777" w:rsidR="00040AF5" w:rsidRDefault="00040AF5" w:rsidP="00933553">
      <w:pPr>
        <w:widowControl w:val="0"/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</w:p>
    <w:p w14:paraId="23D12369" w14:textId="30E936A2" w:rsidR="00D72A88" w:rsidRPr="00D54530" w:rsidRDefault="00D72A88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lastRenderedPageBreak/>
        <w:t>Do you have friends of different racial/ ethnic backgrounds?</w:t>
      </w:r>
      <w:r w:rsidR="008D3AD2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29483801" w14:textId="77777777" w:rsidR="00D72A88" w:rsidRPr="00B46CE0" w:rsidRDefault="00D72A88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299556E" w14:textId="4C1C8D17" w:rsidR="008D3AD2" w:rsidRPr="00B46CE0" w:rsidRDefault="008D3AD2" w:rsidP="00933553">
      <w:pPr>
        <w:pStyle w:val="ListParagraph"/>
        <w:keepNext/>
        <w:numPr>
          <w:ilvl w:val="0"/>
          <w:numId w:val="8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None </w:t>
      </w:r>
    </w:p>
    <w:p w14:paraId="5F6F3959" w14:textId="7E5D8EA2" w:rsidR="008D3AD2" w:rsidRPr="00B46CE0" w:rsidRDefault="008D3AD2" w:rsidP="00933553">
      <w:pPr>
        <w:pStyle w:val="ListParagraph"/>
        <w:keepNext/>
        <w:numPr>
          <w:ilvl w:val="0"/>
          <w:numId w:val="8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Few (1-2) </w:t>
      </w:r>
    </w:p>
    <w:p w14:paraId="48F7E3BF" w14:textId="6635D08A" w:rsidR="008D3AD2" w:rsidRPr="00B46CE0" w:rsidRDefault="008D3AD2" w:rsidP="00933553">
      <w:pPr>
        <w:pStyle w:val="ListParagraph"/>
        <w:keepNext/>
        <w:numPr>
          <w:ilvl w:val="0"/>
          <w:numId w:val="8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 (3-5) </w:t>
      </w:r>
    </w:p>
    <w:p w14:paraId="68E8FD1C" w14:textId="398E295B" w:rsidR="008D3AD2" w:rsidRPr="00B46CE0" w:rsidRDefault="008D3AD2" w:rsidP="00933553">
      <w:pPr>
        <w:pStyle w:val="ListParagraph"/>
        <w:keepNext/>
        <w:numPr>
          <w:ilvl w:val="0"/>
          <w:numId w:val="8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any (&gt;5) </w:t>
      </w:r>
    </w:p>
    <w:p w14:paraId="13839109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D7B1F9C" w14:textId="2D09C3AF" w:rsidR="005368A1" w:rsidRPr="00D54530" w:rsidRDefault="005368A1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What is your present religion, if any?</w:t>
      </w:r>
      <w:r w:rsidR="008D3AD2" w:rsidRPr="00D54530">
        <w:rPr>
          <w:rFonts w:cs="Times New Roman"/>
          <w:b/>
          <w:bCs/>
          <w:color w:val="000000" w:themeColor="text1"/>
        </w:rPr>
        <w:t xml:space="preserve"> </w:t>
      </w:r>
    </w:p>
    <w:p w14:paraId="07787785" w14:textId="77777777" w:rsidR="005368A1" w:rsidRPr="00B46CE0" w:rsidRDefault="005368A1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38DE69C" w14:textId="77777777" w:rsidR="005368A1" w:rsidRPr="00B46CE0" w:rsidRDefault="005368A1" w:rsidP="00933553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Christian (</w:t>
      </w:r>
      <w:proofErr w:type="gramStart"/>
      <w:r w:rsidRPr="00B46CE0">
        <w:rPr>
          <w:rFonts w:cs="Times New Roman"/>
          <w:color w:val="000000" w:themeColor="text1"/>
        </w:rPr>
        <w:t>non denominational</w:t>
      </w:r>
      <w:proofErr w:type="gramEnd"/>
      <w:r w:rsidRPr="00B46CE0">
        <w:rPr>
          <w:rFonts w:cs="Times New Roman"/>
          <w:color w:val="000000" w:themeColor="text1"/>
        </w:rPr>
        <w:t>)</w:t>
      </w:r>
    </w:p>
    <w:p w14:paraId="65D4B879" w14:textId="77777777" w:rsidR="005368A1" w:rsidRPr="00B46CE0" w:rsidRDefault="005368A1" w:rsidP="00933553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Protestant</w:t>
      </w:r>
    </w:p>
    <w:p w14:paraId="2CB5F6F0" w14:textId="77777777" w:rsidR="005368A1" w:rsidRPr="00B46CE0" w:rsidRDefault="005368A1" w:rsidP="00933553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Roman Catholic</w:t>
      </w:r>
    </w:p>
    <w:p w14:paraId="5BCF2E20" w14:textId="77777777" w:rsidR="005368A1" w:rsidRPr="00B46CE0" w:rsidRDefault="005368A1" w:rsidP="00933553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Mormon</w:t>
      </w:r>
    </w:p>
    <w:p w14:paraId="362972C5" w14:textId="77777777" w:rsidR="005368A1" w:rsidRPr="00B46CE0" w:rsidRDefault="005368A1" w:rsidP="00933553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rthodox Christian</w:t>
      </w:r>
    </w:p>
    <w:p w14:paraId="6F24ADAE" w14:textId="77777777" w:rsidR="005368A1" w:rsidRPr="00B46CE0" w:rsidRDefault="005368A1" w:rsidP="00933553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Jewish</w:t>
      </w:r>
    </w:p>
    <w:p w14:paraId="6D27DC4D" w14:textId="77777777" w:rsidR="005368A1" w:rsidRPr="00B46CE0" w:rsidRDefault="005368A1" w:rsidP="00933553">
      <w:pPr>
        <w:pStyle w:val="ListParagraph"/>
        <w:widowControl w:val="0"/>
        <w:numPr>
          <w:ilvl w:val="0"/>
          <w:numId w:val="10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Muslim</w:t>
      </w:r>
    </w:p>
    <w:p w14:paraId="2D3B6BFC" w14:textId="77777777" w:rsidR="005368A1" w:rsidRPr="00B46CE0" w:rsidRDefault="005368A1" w:rsidP="00933553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Buddhist</w:t>
      </w:r>
    </w:p>
    <w:p w14:paraId="5BAA7FAE" w14:textId="77777777" w:rsidR="005368A1" w:rsidRPr="00B46CE0" w:rsidRDefault="005368A1" w:rsidP="00933553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Hindu</w:t>
      </w:r>
    </w:p>
    <w:p w14:paraId="36F12DF2" w14:textId="77777777" w:rsidR="005368A1" w:rsidRPr="00B46CE0" w:rsidRDefault="005368A1" w:rsidP="00933553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Atheist (do not believe in God)</w:t>
      </w:r>
    </w:p>
    <w:p w14:paraId="5D7C80CB" w14:textId="77777777" w:rsidR="005368A1" w:rsidRPr="00B46CE0" w:rsidRDefault="005368A1" w:rsidP="00933553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Agnostic (not sure if there is a God)</w:t>
      </w:r>
    </w:p>
    <w:p w14:paraId="0C65CA75" w14:textId="77777777" w:rsidR="005368A1" w:rsidRPr="00B46CE0" w:rsidRDefault="005368A1" w:rsidP="00933553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Nothing in particular</w:t>
      </w:r>
    </w:p>
    <w:p w14:paraId="3814B4C2" w14:textId="77777777" w:rsidR="005368A1" w:rsidRPr="00B46CE0" w:rsidRDefault="005368A1" w:rsidP="00933553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Spiritual</w:t>
      </w:r>
    </w:p>
    <w:p w14:paraId="0D67508B" w14:textId="77777777" w:rsidR="005368A1" w:rsidRPr="00B46CE0" w:rsidRDefault="005368A1" w:rsidP="00933553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Don't know</w:t>
      </w:r>
    </w:p>
    <w:p w14:paraId="4F89A4B6" w14:textId="77777777" w:rsidR="005368A1" w:rsidRPr="00B46CE0" w:rsidRDefault="005368A1" w:rsidP="00933553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Rather not say</w:t>
      </w:r>
    </w:p>
    <w:p w14:paraId="6E80A724" w14:textId="77777777" w:rsidR="005368A1" w:rsidRPr="00B46CE0" w:rsidRDefault="005368A1" w:rsidP="00933553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ther (please specify)</w:t>
      </w:r>
    </w:p>
    <w:p w14:paraId="589905CA" w14:textId="77777777" w:rsidR="005368A1" w:rsidRPr="00B46CE0" w:rsidRDefault="005368A1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26407496" w14:textId="77777777">
        <w:trPr>
          <w:trHeight w:val="173"/>
        </w:trPr>
        <w:tc>
          <w:tcPr>
            <w:tcW w:w="3150" w:type="dxa"/>
          </w:tcPr>
          <w:p w14:paraId="017FFE03" w14:textId="77777777" w:rsidR="005368A1" w:rsidRPr="00B46CE0" w:rsidRDefault="005368A1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11C55A84" w14:textId="77777777" w:rsidR="005368A1" w:rsidRPr="00B46CE0" w:rsidRDefault="005368A1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p w14:paraId="5B2E2586" w14:textId="77777777" w:rsidR="006F4A84" w:rsidRPr="00B46CE0" w:rsidRDefault="006F4A84" w:rsidP="00933553">
      <w:pPr>
        <w:pStyle w:val="ListParagraph"/>
        <w:widowControl w:val="0"/>
        <w:autoSpaceDE w:val="0"/>
        <w:autoSpaceDN w:val="0"/>
        <w:adjustRightInd w:val="0"/>
        <w:ind w:left="400"/>
        <w:rPr>
          <w:rFonts w:cs="Times New Roman"/>
          <w:color w:val="000000" w:themeColor="text1"/>
        </w:rPr>
      </w:pPr>
    </w:p>
    <w:p w14:paraId="08BF9AF3" w14:textId="1A4D4CAD" w:rsidR="00E812B5" w:rsidRDefault="006F4A84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br w:type="page"/>
      </w:r>
      <w:r w:rsidRPr="00D54530">
        <w:rPr>
          <w:rFonts w:cs="Times New Roman"/>
          <w:b/>
          <w:bCs/>
          <w:color w:val="000000" w:themeColor="text1"/>
        </w:rPr>
        <w:lastRenderedPageBreak/>
        <w:t>Have any of the following scenarios happened to you before in which you felt YOU WERE BEING TREATED UNFAIRLY? (Please select all that apply)</w:t>
      </w:r>
      <w:r w:rsidR="008D3AD2" w:rsidRPr="00D54530">
        <w:rPr>
          <w:rFonts w:cs="Times New Roman"/>
          <w:b/>
          <w:bCs/>
          <w:color w:val="000000" w:themeColor="text1"/>
        </w:rPr>
        <w:t xml:space="preserve"> – </w:t>
      </w:r>
      <w:r w:rsidR="00E812B5">
        <w:rPr>
          <w:rFonts w:cs="Times New Roman"/>
          <w:b/>
          <w:bCs/>
          <w:color w:val="000000" w:themeColor="text1"/>
        </w:rPr>
        <w:fldChar w:fldCharType="begin"/>
      </w:r>
      <w:r w:rsidR="00E812B5">
        <w:rPr>
          <w:rFonts w:cs="Times New Roman"/>
          <w:b/>
          <w:bCs/>
          <w:color w:val="000000" w:themeColor="text1"/>
        </w:rPr>
        <w:instrText xml:space="preserve"> ADDIN EN.CITE &lt;EndNote&gt;&lt;Cite&gt;&lt;Author&gt;Pachter&lt;/Author&gt;&lt;Year&gt;2010&lt;/Year&gt;&lt;RecNum&gt;1&lt;/RecNum&gt;&lt;DisplayText&gt;[2]&lt;/DisplayText&gt;&lt;record&gt;&lt;rec-number&gt;1&lt;/rec-number&gt;&lt;foreign-keys&gt;&lt;key app="EN" db-id="pdf0a2wdcz99e7edstop2vz4s2sfzpp22zw5" timestamp="1643223269"&gt;1&lt;/key&gt;&lt;/foreign-keys&gt;&lt;ref-type name="Journal Article"&gt;17&lt;/ref-type&gt;&lt;contributors&gt;&lt;authors&gt;&lt;author&gt;Pachter, L. M.&lt;/author&gt;&lt;author&gt;Szalacha, L. A.&lt;/author&gt;&lt;author&gt;Bernstein, B. A.&lt;/author&gt;&lt;author&gt;Coll, C. G.&lt;/author&gt;&lt;/authors&gt;&lt;/contributors&gt;&lt;auth-address&gt;Department of Pediatrics, Saint Christopher&amp;apos;s Hospital for Children, 3601 A. Street, PA 19134, USA. Lee.Pachter@tenethealth.com&lt;/auth-address&gt;&lt;titles&gt;&lt;title&gt;Perceptions of Racism in Children and Youth (PRaCY): properties of a self-report instrument for research on children&amp;apos;s health and development&lt;/title&gt;&lt;secondary-title&gt;Ethn Health&lt;/secondary-title&gt;&lt;/titles&gt;&lt;periodical&gt;&lt;full-title&gt;Ethn Health&lt;/full-title&gt;&lt;/periodical&gt;&lt;pages&gt;33-46&lt;/pages&gt;&lt;volume&gt;15&lt;/volume&gt;&lt;number&gt;1&lt;/number&gt;&lt;edition&gt;2009/12/17&lt;/edition&gt;&lt;keywords&gt;&lt;keyword&gt;Adolescent&lt;/keyword&gt;&lt;keyword&gt;Child&lt;/keyword&gt;&lt;keyword&gt;Cohort Studies&lt;/keyword&gt;&lt;keyword&gt;Ethnicity/*psychology&lt;/keyword&gt;&lt;keyword&gt;Female&lt;/keyword&gt;&lt;keyword&gt;*Health Status Indicators&lt;/keyword&gt;&lt;keyword&gt;Humans&lt;/keyword&gt;&lt;keyword&gt;Male&lt;/keyword&gt;&lt;keyword&gt;Minority Groups/*psychology&lt;/keyword&gt;&lt;keyword&gt;*Prejudice&lt;/keyword&gt;&lt;keyword&gt;Reproducibility of Results&lt;/keyword&gt;&lt;keyword&gt;*Social Perception&lt;/keyword&gt;&lt;keyword&gt;Surveys and Questionnaires&lt;/keyword&gt;&lt;/keywords&gt;&lt;dates&gt;&lt;year&gt;2010&lt;/year&gt;&lt;/dates&gt;&lt;isbn&gt;1355-7858 (Print)&amp;#xD;1355-7858&lt;/isbn&gt;&lt;accession-num&gt;20013438&lt;/accession-num&gt;&lt;urls&gt;&lt;/urls&gt;&lt;custom2&gt;PMC2891186&lt;/custom2&gt;&lt;custom6&gt;NIHMS162401&lt;/custom6&gt;&lt;electronic-resource-num&gt;10.1080/13557850903383196&lt;/electronic-resource-num&gt;&lt;remote-database-provider&gt;NLM&lt;/remote-database-provider&gt;&lt;language&gt;eng&lt;/language&gt;&lt;/record&gt;&lt;/Cite&gt;&lt;/EndNote&gt;</w:instrText>
      </w:r>
      <w:r w:rsidR="00E812B5">
        <w:rPr>
          <w:rFonts w:cs="Times New Roman"/>
          <w:b/>
          <w:bCs/>
          <w:color w:val="000000" w:themeColor="text1"/>
        </w:rPr>
        <w:fldChar w:fldCharType="separate"/>
      </w:r>
      <w:r w:rsidR="00E812B5">
        <w:rPr>
          <w:rFonts w:cs="Times New Roman"/>
          <w:b/>
          <w:bCs/>
          <w:noProof/>
          <w:color w:val="000000" w:themeColor="text1"/>
        </w:rPr>
        <w:t>[2]</w:t>
      </w:r>
      <w:r w:rsidR="00E812B5">
        <w:rPr>
          <w:rFonts w:cs="Times New Roman"/>
          <w:b/>
          <w:bCs/>
          <w:color w:val="000000" w:themeColor="text1"/>
        </w:rPr>
        <w:fldChar w:fldCharType="end"/>
      </w:r>
    </w:p>
    <w:p w14:paraId="14626448" w14:textId="24E39BD8" w:rsidR="006F4A84" w:rsidRPr="00D54530" w:rsidRDefault="006F4A84" w:rsidP="00E812B5">
      <w:pPr>
        <w:pStyle w:val="ListParagraph"/>
        <w:widowControl w:val="0"/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</w:p>
    <w:p w14:paraId="1DADCAD1" w14:textId="77777777" w:rsidR="006F4A84" w:rsidRPr="00B46CE0" w:rsidRDefault="006F4A84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2F4A714B" w14:textId="4F68AE92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Watched closely or followed around by security guards or store clerks at a store or the mall </w:t>
      </w:r>
    </w:p>
    <w:p w14:paraId="55E91B05" w14:textId="54334EF3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ot poor or slow service at a restaurant or food store </w:t>
      </w:r>
    </w:p>
    <w:p w14:paraId="6ABE614F" w14:textId="5F18C465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treated badly by a bus driver </w:t>
      </w:r>
    </w:p>
    <w:p w14:paraId="24A81361" w14:textId="5711C0A8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ot poor or slow service at a store </w:t>
      </w:r>
    </w:p>
    <w:p w14:paraId="5EFC377E" w14:textId="3D17D9F7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treated unfairly by a police officer </w:t>
      </w:r>
    </w:p>
    <w:p w14:paraId="0CE9D304" w14:textId="5B6B43E0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Accused of something you didn't do at school </w:t>
      </w:r>
    </w:p>
    <w:p w14:paraId="0150E5B2" w14:textId="3C992D4A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Unfairly called down to the principal's office </w:t>
      </w:r>
    </w:p>
    <w:p w14:paraId="17889BB5" w14:textId="5CC390DA" w:rsidR="006F4A84" w:rsidRPr="00B46CE0" w:rsidRDefault="006F4A84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Got grades you didn't deserve</w:t>
      </w:r>
      <w:r w:rsidR="008D3AD2" w:rsidRPr="00B46CE0">
        <w:rPr>
          <w:rFonts w:cs="Times New Roman"/>
          <w:color w:val="000000" w:themeColor="text1"/>
        </w:rPr>
        <w:t xml:space="preserve"> </w:t>
      </w:r>
    </w:p>
    <w:p w14:paraId="6ECA3183" w14:textId="5D8716AA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reated badly or unfairly by a teacher </w:t>
      </w:r>
    </w:p>
    <w:p w14:paraId="5DDA7439" w14:textId="637D6B37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Watched more closely by security at school </w:t>
      </w:r>
    </w:p>
    <w:p w14:paraId="20A99A15" w14:textId="4017935F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didn't want to be friends with you </w:t>
      </w:r>
    </w:p>
    <w:p w14:paraId="2588D645" w14:textId="7601DA10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had the feeling someone was afraid of you </w:t>
      </w:r>
    </w:p>
    <w:p w14:paraId="0D90E937" w14:textId="03588563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called you an insulting name </w:t>
      </w:r>
    </w:p>
    <w:p w14:paraId="0B4F95C9" w14:textId="42B70C1D" w:rsidR="006F4A84" w:rsidRPr="00B46CE0" w:rsidRDefault="006F4A84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People hold their bags tight when you pass them</w:t>
      </w:r>
      <w:r w:rsidR="008D3AD2" w:rsidRPr="00B46CE0">
        <w:rPr>
          <w:rFonts w:cs="Times New Roman"/>
          <w:color w:val="000000" w:themeColor="text1"/>
        </w:rPr>
        <w:t xml:space="preserve"> </w:t>
      </w:r>
    </w:p>
    <w:p w14:paraId="0731F958" w14:textId="7BAD4EDA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made a bad or insulting remark about your race, ethnicity, or language </w:t>
      </w:r>
    </w:p>
    <w:p w14:paraId="233756B9" w14:textId="40619C13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didn't want to play or hang out with you </w:t>
      </w:r>
    </w:p>
    <w:p w14:paraId="1D06C210" w14:textId="6AA7BF45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was rude to you </w:t>
      </w:r>
    </w:p>
    <w:p w14:paraId="274FA4E6" w14:textId="28B2B3C8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People assumed you were not smart or intelligent </w:t>
      </w:r>
    </w:p>
    <w:p w14:paraId="3575D12A" w14:textId="5233CFAB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didn't get the respect you deserved </w:t>
      </w:r>
    </w:p>
    <w:p w14:paraId="03E60849" w14:textId="2E998298" w:rsidR="008D3AD2" w:rsidRPr="00B46CE0" w:rsidRDefault="008D3AD2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n't chosen for a sports team </w:t>
      </w:r>
    </w:p>
    <w:p w14:paraId="2AD88BB2" w14:textId="1FE1A592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eachers assumed you weren't smart or intelligent </w:t>
      </w:r>
    </w:p>
    <w:p w14:paraId="507407D3" w14:textId="5C8857E6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're called on less than your peers in class by teachers </w:t>
      </w:r>
    </w:p>
    <w:p w14:paraId="0E5D1388" w14:textId="09AD6856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r parents or other family members were treated unfairly or badly because of the color of their skin, language, accent, or because they come from a different country or culture </w:t>
      </w:r>
    </w:p>
    <w:p w14:paraId="23C2EEC6" w14:textId="0A5C1565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in a car with your family that was unfairly pulled over by police </w:t>
      </w:r>
    </w:p>
    <w:p w14:paraId="084ED569" w14:textId="2D4291CB" w:rsidR="006F4A84" w:rsidRPr="00B46CE0" w:rsidRDefault="006F4A84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You were walking on the street and were stopped and questioned by police</w:t>
      </w:r>
      <w:r w:rsidR="008D3AD2" w:rsidRPr="00B46CE0">
        <w:rPr>
          <w:rFonts w:cs="Times New Roman"/>
          <w:color w:val="000000" w:themeColor="text1"/>
        </w:rPr>
        <w:t xml:space="preserve">  </w:t>
      </w:r>
    </w:p>
    <w:p w14:paraId="535DC874" w14:textId="77AF9BEF" w:rsidR="008D3AD2" w:rsidRPr="00B46CE0" w:rsidRDefault="008D3AD2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Your family was treated unfairly by U.S. Customs Officials when entering the country via air, land, or water (</w:t>
      </w:r>
      <w:proofErr w:type="gramStart"/>
      <w:r w:rsidRPr="00B46CE0">
        <w:rPr>
          <w:rFonts w:cs="Times New Roman"/>
          <w:color w:val="000000" w:themeColor="text1"/>
        </w:rPr>
        <w:t>e.g.</w:t>
      </w:r>
      <w:proofErr w:type="gramEnd"/>
      <w:r w:rsidRPr="00B46CE0">
        <w:rPr>
          <w:rFonts w:cs="Times New Roman"/>
          <w:color w:val="000000" w:themeColor="text1"/>
        </w:rPr>
        <w:t xml:space="preserve"> airports, land borders, or piers) </w:t>
      </w:r>
      <w:r w:rsidR="000C0539" w:rsidRPr="00B46CE0">
        <w:rPr>
          <w:rFonts w:cs="Times New Roman"/>
          <w:color w:val="000000" w:themeColor="text1"/>
        </w:rPr>
        <w:tab/>
      </w:r>
      <w:r w:rsidR="000C0539" w:rsidRPr="00B46CE0">
        <w:rPr>
          <w:rFonts w:cs="Times New Roman"/>
          <w:color w:val="000000" w:themeColor="text1"/>
        </w:rPr>
        <w:tab/>
      </w:r>
      <w:r w:rsidRPr="00B46CE0">
        <w:rPr>
          <w:rFonts w:cs="Times New Roman"/>
          <w:color w:val="000000" w:themeColor="text1"/>
        </w:rPr>
        <w:t xml:space="preserve"> </w:t>
      </w:r>
    </w:p>
    <w:p w14:paraId="4FDFE388" w14:textId="6DDFEB8A" w:rsidR="006F4A84" w:rsidRPr="00B46CE0" w:rsidRDefault="006F4A84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None of the above</w:t>
      </w:r>
      <w:r w:rsidR="008D3AD2" w:rsidRPr="00B46CE0">
        <w:rPr>
          <w:rFonts w:cs="Times New Roman"/>
          <w:color w:val="000000" w:themeColor="text1"/>
        </w:rPr>
        <w:t xml:space="preserve"> </w:t>
      </w:r>
    </w:p>
    <w:p w14:paraId="5B28A6A1" w14:textId="425C0252" w:rsidR="006F4A84" w:rsidRPr="00B46CE0" w:rsidRDefault="006F4A84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proofErr w:type="gramStart"/>
      <w:r w:rsidRPr="00B46CE0">
        <w:rPr>
          <w:rFonts w:cs="Times New Roman"/>
          <w:color w:val="000000" w:themeColor="text1"/>
        </w:rPr>
        <w:t>Other</w:t>
      </w:r>
      <w:proofErr w:type="gramEnd"/>
      <w:r w:rsidRPr="00B46CE0">
        <w:rPr>
          <w:rFonts w:cs="Times New Roman"/>
          <w:color w:val="000000" w:themeColor="text1"/>
        </w:rPr>
        <w:t xml:space="preserve"> scenario that made you felt you were discriminated against. Please specify</w:t>
      </w:r>
      <w:r w:rsidR="008D3AD2" w:rsidRPr="00B46CE0">
        <w:rPr>
          <w:rFonts w:cs="Times New Roman"/>
          <w:color w:val="000000" w:themeColor="text1"/>
        </w:rPr>
        <w:t xml:space="preserve"> </w:t>
      </w:r>
    </w:p>
    <w:p w14:paraId="418D609B" w14:textId="77777777" w:rsidR="006F4A84" w:rsidRPr="00B46CE0" w:rsidRDefault="006F4A84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47F25F67" w14:textId="77777777">
        <w:trPr>
          <w:trHeight w:val="173"/>
        </w:trPr>
        <w:tc>
          <w:tcPr>
            <w:tcW w:w="3150" w:type="dxa"/>
          </w:tcPr>
          <w:p w14:paraId="67BFE649" w14:textId="77777777" w:rsidR="006F4A84" w:rsidRPr="00B46CE0" w:rsidRDefault="006F4A84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3842C6F0" w14:textId="77777777" w:rsidR="006F4A84" w:rsidRPr="00B46CE0" w:rsidRDefault="006F4A84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p w14:paraId="74D6BAD4" w14:textId="77777777" w:rsidR="00A93F76" w:rsidRPr="00B46CE0" w:rsidRDefault="00A93F76" w:rsidP="00933553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6CCA4874" w14:textId="36D7AC63" w:rsidR="00A93F76" w:rsidRPr="00D54530" w:rsidRDefault="00A93F76" w:rsidP="00040AF5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br w:type="page"/>
      </w:r>
      <w:r w:rsidRPr="00D54530">
        <w:rPr>
          <w:rFonts w:cs="Times New Roman"/>
          <w:b/>
          <w:bCs/>
          <w:color w:val="000000" w:themeColor="text1"/>
        </w:rPr>
        <w:lastRenderedPageBreak/>
        <w:t>For the scenarios that you have experienced before, which one bothered you the most? (Please select one)</w:t>
      </w:r>
      <w:r w:rsidR="00E812B5">
        <w:rPr>
          <w:rFonts w:cs="Times New Roman"/>
          <w:b/>
          <w:bCs/>
          <w:color w:val="000000" w:themeColor="text1"/>
        </w:rPr>
        <w:t xml:space="preserve"> </w:t>
      </w:r>
      <w:r w:rsidR="00E812B5">
        <w:rPr>
          <w:rFonts w:cs="Times New Roman"/>
          <w:b/>
          <w:bCs/>
          <w:color w:val="000000" w:themeColor="text1"/>
        </w:rPr>
        <w:fldChar w:fldCharType="begin"/>
      </w:r>
      <w:r w:rsidR="00E812B5">
        <w:rPr>
          <w:rFonts w:cs="Times New Roman"/>
          <w:b/>
          <w:bCs/>
          <w:color w:val="000000" w:themeColor="text1"/>
        </w:rPr>
        <w:instrText xml:space="preserve"> ADDIN EN.CITE &lt;EndNote&gt;&lt;Cite&gt;&lt;Author&gt;Pachter&lt;/Author&gt;&lt;Year&gt;2010&lt;/Year&gt;&lt;RecNum&gt;1&lt;/RecNum&gt;&lt;DisplayText&gt;[2]&lt;/DisplayText&gt;&lt;record&gt;&lt;rec-number&gt;1&lt;/rec-number&gt;&lt;foreign-keys&gt;&lt;key app="EN" db-id="pdf0a2wdcz99e7edstop2vz4s2sfzpp22zw5" timestamp="1643223269"&gt;1&lt;/key&gt;&lt;/foreign-keys&gt;&lt;ref-type name="Journal Article"&gt;17&lt;/ref-type&gt;&lt;contributors&gt;&lt;authors&gt;&lt;author&gt;Pachter, L. M.&lt;/author&gt;&lt;author&gt;Szalacha, L. A.&lt;/author&gt;&lt;author&gt;Bernstein, B. A.&lt;/author&gt;&lt;author&gt;Coll, C. G.&lt;/author&gt;&lt;/authors&gt;&lt;/contributors&gt;&lt;auth-address&gt;Department of Pediatrics, Saint Christopher&amp;apos;s Hospital for Children, 3601 A. Street, PA 19134, USA. Lee.Pachter@tenethealth.com&lt;/auth-address&gt;&lt;titles&gt;&lt;title&gt;Perceptions of Racism in Children and Youth (PRaCY): properties of a self-report instrument for research on children&amp;apos;s health and development&lt;/title&gt;&lt;secondary-title&gt;Ethn Health&lt;/secondary-title&gt;&lt;/titles&gt;&lt;periodical&gt;&lt;full-title&gt;Ethn Health&lt;/full-title&gt;&lt;/periodical&gt;&lt;pages&gt;33-46&lt;/pages&gt;&lt;volume&gt;15&lt;/volume&gt;&lt;number&gt;1&lt;/number&gt;&lt;edition&gt;2009/12/17&lt;/edition&gt;&lt;keywords&gt;&lt;keyword&gt;Adolescent&lt;/keyword&gt;&lt;keyword&gt;Child&lt;/keyword&gt;&lt;keyword&gt;Cohort Studies&lt;/keyword&gt;&lt;keyword&gt;Ethnicity/*psychology&lt;/keyword&gt;&lt;keyword&gt;Female&lt;/keyword&gt;&lt;keyword&gt;*Health Status Indicators&lt;/keyword&gt;&lt;keyword&gt;Humans&lt;/keyword&gt;&lt;keyword&gt;Male&lt;/keyword&gt;&lt;keyword&gt;Minority Groups/*psychology&lt;/keyword&gt;&lt;keyword&gt;*Prejudice&lt;/keyword&gt;&lt;keyword&gt;Reproducibility of Results&lt;/keyword&gt;&lt;keyword&gt;*Social Perception&lt;/keyword&gt;&lt;keyword&gt;Surveys and Questionnaires&lt;/keyword&gt;&lt;/keywords&gt;&lt;dates&gt;&lt;year&gt;2010&lt;/year&gt;&lt;/dates&gt;&lt;isbn&gt;1355-7858 (Print)&amp;#xD;1355-7858&lt;/isbn&gt;&lt;accession-num&gt;20013438&lt;/accession-num&gt;&lt;urls&gt;&lt;/urls&gt;&lt;custom2&gt;PMC2891186&lt;/custom2&gt;&lt;custom6&gt;NIHMS162401&lt;/custom6&gt;&lt;electronic-resource-num&gt;10.1080/13557850903383196&lt;/electronic-resource-num&gt;&lt;remote-database-provider&gt;NLM&lt;/remote-database-provider&gt;&lt;language&gt;eng&lt;/language&gt;&lt;/record&gt;&lt;/Cite&gt;&lt;/EndNote&gt;</w:instrText>
      </w:r>
      <w:r w:rsidR="00E812B5">
        <w:rPr>
          <w:rFonts w:cs="Times New Roman"/>
          <w:b/>
          <w:bCs/>
          <w:color w:val="000000" w:themeColor="text1"/>
        </w:rPr>
        <w:fldChar w:fldCharType="separate"/>
      </w:r>
      <w:r w:rsidR="00E812B5">
        <w:rPr>
          <w:rFonts w:cs="Times New Roman"/>
          <w:b/>
          <w:bCs/>
          <w:noProof/>
          <w:color w:val="000000" w:themeColor="text1"/>
        </w:rPr>
        <w:t>[2]</w:t>
      </w:r>
      <w:r w:rsidR="00E812B5">
        <w:rPr>
          <w:rFonts w:cs="Times New Roman"/>
          <w:b/>
          <w:bCs/>
          <w:color w:val="000000" w:themeColor="text1"/>
        </w:rPr>
        <w:fldChar w:fldCharType="end"/>
      </w:r>
    </w:p>
    <w:p w14:paraId="274A8AA5" w14:textId="77777777" w:rsidR="00A93F76" w:rsidRPr="00B46CE0" w:rsidRDefault="00A93F76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71B5A332" w14:textId="4EEB870E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Watched closely or followed around by security guards or store clerks at a store or the mall  </w:t>
      </w:r>
    </w:p>
    <w:p w14:paraId="6042AB66" w14:textId="1FB2E764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ot poor or slow service at a restaurant or food store  </w:t>
      </w:r>
    </w:p>
    <w:p w14:paraId="78B65A2B" w14:textId="01418B05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treated badly by a bus driver  </w:t>
      </w:r>
    </w:p>
    <w:p w14:paraId="06AE15F7" w14:textId="0A1AAE58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ot poor or slow service at a store  </w:t>
      </w:r>
    </w:p>
    <w:p w14:paraId="5F8D5F66" w14:textId="67C026C9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treated unfairly by a police officer  </w:t>
      </w:r>
    </w:p>
    <w:p w14:paraId="4D91AE83" w14:textId="7012871D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Accused of something you didn't do at school  </w:t>
      </w:r>
    </w:p>
    <w:p w14:paraId="68E0A4FD" w14:textId="77DCE38D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Unfairly called down to the principal's office  </w:t>
      </w:r>
    </w:p>
    <w:p w14:paraId="0D26701B" w14:textId="4F1C2597" w:rsidR="00124CC5" w:rsidRPr="00B46CE0" w:rsidRDefault="00124CC5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ot grades you didn't deserve </w:t>
      </w:r>
    </w:p>
    <w:p w14:paraId="16A76865" w14:textId="17F76125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reated badly or unfairly by a teacher  </w:t>
      </w:r>
    </w:p>
    <w:p w14:paraId="2F5CA117" w14:textId="2434C85D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Watched more closely by security at school  </w:t>
      </w:r>
    </w:p>
    <w:p w14:paraId="0F9CC441" w14:textId="6F8D8BB0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didn't want to be friends with you  </w:t>
      </w:r>
    </w:p>
    <w:p w14:paraId="0C219D60" w14:textId="2E5AE19A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had the feeling someone was afraid of you  </w:t>
      </w:r>
    </w:p>
    <w:p w14:paraId="009F225A" w14:textId="59A1C6F7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called you an insulting name  </w:t>
      </w:r>
    </w:p>
    <w:p w14:paraId="73F58C31" w14:textId="1961D7D5" w:rsidR="00124CC5" w:rsidRPr="00B46CE0" w:rsidRDefault="00124CC5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People hold their bags tight when you pass them </w:t>
      </w:r>
    </w:p>
    <w:p w14:paraId="2E10282B" w14:textId="0B7EC540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made a bad or insulting remark about your race, ethnicity, or language  </w:t>
      </w:r>
    </w:p>
    <w:p w14:paraId="3CE1BC15" w14:textId="67FDB7BD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didn't want to play or hang out with you  </w:t>
      </w:r>
    </w:p>
    <w:p w14:paraId="3AF94FE4" w14:textId="2C20237A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omeone was rude to you  </w:t>
      </w:r>
    </w:p>
    <w:p w14:paraId="097AA4A4" w14:textId="45140567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People assumed you were not smart or intelligent  </w:t>
      </w:r>
    </w:p>
    <w:p w14:paraId="410ACDA4" w14:textId="410A5963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didn't get the respect you deserved  </w:t>
      </w:r>
    </w:p>
    <w:p w14:paraId="567FF0E8" w14:textId="7C9A2856" w:rsidR="00124CC5" w:rsidRPr="00B46CE0" w:rsidRDefault="00124CC5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n't chosen for a sports team  </w:t>
      </w:r>
    </w:p>
    <w:p w14:paraId="0549D671" w14:textId="35E06547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eachers assumed you weren't smart or intelligent  </w:t>
      </w:r>
    </w:p>
    <w:p w14:paraId="7CB45E93" w14:textId="7532B897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're called on less than your peers in class by teachers  </w:t>
      </w:r>
    </w:p>
    <w:p w14:paraId="2E9D3014" w14:textId="07C6EB04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r parents or other family members were treated unfairly or badly because of the color of their skin, language, accent, or because they come from a different country or culture  </w:t>
      </w:r>
    </w:p>
    <w:p w14:paraId="5F4A40B6" w14:textId="3A1D0EA0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in a car with your family that was unfairly pulled over by police  </w:t>
      </w:r>
    </w:p>
    <w:p w14:paraId="3EA170F7" w14:textId="6E3D20AA" w:rsidR="00124CC5" w:rsidRPr="00B46CE0" w:rsidRDefault="00124CC5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You were walking on the street and were stopped and questioned by police  </w:t>
      </w:r>
    </w:p>
    <w:p w14:paraId="52778E51" w14:textId="451AB6CE" w:rsidR="00124CC5" w:rsidRPr="00B46CE0" w:rsidRDefault="00124CC5" w:rsidP="00933553">
      <w:pPr>
        <w:pStyle w:val="ListParagraph"/>
        <w:keepNext/>
        <w:numPr>
          <w:ilvl w:val="0"/>
          <w:numId w:val="11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Your family was treated unfairly by U.S. Customs Officials when entering the country via air, land, or water (</w:t>
      </w:r>
      <w:proofErr w:type="gramStart"/>
      <w:r w:rsidRPr="00B46CE0">
        <w:rPr>
          <w:rFonts w:cs="Times New Roman"/>
          <w:color w:val="000000" w:themeColor="text1"/>
        </w:rPr>
        <w:t>e.g.</w:t>
      </w:r>
      <w:proofErr w:type="gramEnd"/>
      <w:r w:rsidRPr="00B46CE0">
        <w:rPr>
          <w:rFonts w:cs="Times New Roman"/>
          <w:color w:val="000000" w:themeColor="text1"/>
        </w:rPr>
        <w:t xml:space="preserve"> airports, land borders, or piers)  </w:t>
      </w:r>
    </w:p>
    <w:p w14:paraId="4F9BAA6B" w14:textId="3A1B0A60" w:rsidR="00124CC5" w:rsidRPr="00B46CE0" w:rsidRDefault="00124CC5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None of the above </w:t>
      </w:r>
    </w:p>
    <w:p w14:paraId="21E5A16A" w14:textId="3A69DF04" w:rsidR="00124CC5" w:rsidRPr="00B46CE0" w:rsidRDefault="00124CC5" w:rsidP="00933553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proofErr w:type="gramStart"/>
      <w:r w:rsidRPr="00B46CE0">
        <w:rPr>
          <w:rFonts w:cs="Times New Roman"/>
          <w:color w:val="000000" w:themeColor="text1"/>
        </w:rPr>
        <w:t>Other</w:t>
      </w:r>
      <w:proofErr w:type="gramEnd"/>
      <w:r w:rsidRPr="00B46CE0">
        <w:rPr>
          <w:rFonts w:cs="Times New Roman"/>
          <w:color w:val="000000" w:themeColor="text1"/>
        </w:rPr>
        <w:t xml:space="preserve"> scenario that made you felt you were discriminated against. Please specify</w:t>
      </w:r>
    </w:p>
    <w:p w14:paraId="016E317C" w14:textId="77777777" w:rsidR="00A93F76" w:rsidRPr="00B46CE0" w:rsidRDefault="00A93F76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213BDA3D" w14:textId="77777777">
        <w:trPr>
          <w:trHeight w:val="173"/>
        </w:trPr>
        <w:tc>
          <w:tcPr>
            <w:tcW w:w="3150" w:type="dxa"/>
          </w:tcPr>
          <w:p w14:paraId="7B6D0A94" w14:textId="77777777" w:rsidR="00A93F76" w:rsidRPr="00B46CE0" w:rsidRDefault="00A93F76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10300897" w14:textId="77777777" w:rsidR="00A93F76" w:rsidRPr="00B46CE0" w:rsidRDefault="00A93F76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p w14:paraId="1DC645B3" w14:textId="77777777" w:rsidR="00A93F76" w:rsidRPr="00B46CE0" w:rsidRDefault="00A93F76" w:rsidP="00933553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A6CAA62" w14:textId="7185F1C5" w:rsidR="0096582F" w:rsidRPr="00D54530" w:rsidRDefault="00244626" w:rsidP="00984582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ind w:left="36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About the scenario which bothered you the most, how often has this happened?</w:t>
      </w:r>
      <w:r w:rsidR="00124CC5" w:rsidRPr="00D54530">
        <w:rPr>
          <w:rFonts w:cs="Times New Roman"/>
          <w:b/>
          <w:bCs/>
          <w:color w:val="000000" w:themeColor="text1"/>
        </w:rPr>
        <w:t xml:space="preserve"> </w:t>
      </w:r>
      <w:r w:rsidR="00E812B5">
        <w:rPr>
          <w:rFonts w:cs="Times New Roman"/>
          <w:b/>
          <w:bCs/>
          <w:color w:val="000000" w:themeColor="text1"/>
        </w:rPr>
        <w:fldChar w:fldCharType="begin"/>
      </w:r>
      <w:r w:rsidR="00E812B5">
        <w:rPr>
          <w:rFonts w:cs="Times New Roman"/>
          <w:b/>
          <w:bCs/>
          <w:color w:val="000000" w:themeColor="text1"/>
        </w:rPr>
        <w:instrText xml:space="preserve"> ADDIN EN.CITE &lt;EndNote&gt;&lt;Cite&gt;&lt;Author&gt;Pachter&lt;/Author&gt;&lt;Year&gt;2010&lt;/Year&gt;&lt;RecNum&gt;1&lt;/RecNum&gt;&lt;DisplayText&gt;[2]&lt;/DisplayText&gt;&lt;record&gt;&lt;rec-number&gt;1&lt;/rec-number&gt;&lt;foreign-keys&gt;&lt;key app="EN" db-id="pdf0a2wdcz99e7edstop2vz4s2sfzpp22zw5" timestamp="1643223269"&gt;1&lt;/key&gt;&lt;/foreign-keys&gt;&lt;ref-type name="Journal Article"&gt;17&lt;/ref-type&gt;&lt;contributors&gt;&lt;authors&gt;&lt;author&gt;Pachter, L. M.&lt;/author&gt;&lt;author&gt;Szalacha, L. A.&lt;/author&gt;&lt;author&gt;Bernstein, B. A.&lt;/author&gt;&lt;author&gt;Coll, C. G.&lt;/author&gt;&lt;/authors&gt;&lt;/contributors&gt;&lt;auth-address&gt;Department of Pediatrics, Saint Christopher&amp;apos;s Hospital for Children, 3601 A. Street, PA 19134, USA. Lee.Pachter@tenethealth.com&lt;/auth-address&gt;&lt;titles&gt;&lt;title&gt;Perceptions of Racism in Children and Youth (PRaCY): properties of a self-report instrument for research on children&amp;apos;s health and development&lt;/title&gt;&lt;secondary-title&gt;Ethn Health&lt;/secondary-title&gt;&lt;/titles&gt;&lt;periodical&gt;&lt;full-title&gt;Ethn Health&lt;/full-title&gt;&lt;/periodical&gt;&lt;pages&gt;33-46&lt;/pages&gt;&lt;volume&gt;15&lt;/volume&gt;&lt;number&gt;1&lt;/number&gt;&lt;edition&gt;2009/12/17&lt;/edition&gt;&lt;keywords&gt;&lt;keyword&gt;Adolescent&lt;/keyword&gt;&lt;keyword&gt;Child&lt;/keyword&gt;&lt;keyword&gt;Cohort Studies&lt;/keyword&gt;&lt;keyword&gt;Ethnicity/*psychology&lt;/keyword&gt;&lt;keyword&gt;Female&lt;/keyword&gt;&lt;keyword&gt;*Health Status Indicators&lt;/keyword&gt;&lt;keyword&gt;Humans&lt;/keyword&gt;&lt;keyword&gt;Male&lt;/keyword&gt;&lt;keyword&gt;Minority Groups/*psychology&lt;/keyword&gt;&lt;keyword&gt;*Prejudice&lt;/keyword&gt;&lt;keyword&gt;Reproducibility of Results&lt;/keyword&gt;&lt;keyword&gt;*Social Perception&lt;/keyword&gt;&lt;keyword&gt;Surveys and Questionnaires&lt;/keyword&gt;&lt;/keywords&gt;&lt;dates&gt;&lt;year&gt;2010&lt;/year&gt;&lt;/dates&gt;&lt;isbn&gt;1355-7858 (Print)&amp;#xD;1355-7858&lt;/isbn&gt;&lt;accession-num&gt;20013438&lt;/accession-num&gt;&lt;urls&gt;&lt;/urls&gt;&lt;custom2&gt;PMC2891186&lt;/custom2&gt;&lt;custom6&gt;NIHMS162401&lt;/custom6&gt;&lt;electronic-resource-num&gt;10.1080/13557850903383196&lt;/electronic-resource-num&gt;&lt;remote-database-provider&gt;NLM&lt;/remote-database-provider&gt;&lt;language&gt;eng&lt;/language&gt;&lt;/record&gt;&lt;/Cite&gt;&lt;/EndNote&gt;</w:instrText>
      </w:r>
      <w:r w:rsidR="00E812B5">
        <w:rPr>
          <w:rFonts w:cs="Times New Roman"/>
          <w:b/>
          <w:bCs/>
          <w:color w:val="000000" w:themeColor="text1"/>
        </w:rPr>
        <w:fldChar w:fldCharType="separate"/>
      </w:r>
      <w:r w:rsidR="00E812B5">
        <w:rPr>
          <w:rFonts w:cs="Times New Roman"/>
          <w:b/>
          <w:bCs/>
          <w:noProof/>
          <w:color w:val="000000" w:themeColor="text1"/>
        </w:rPr>
        <w:t>[2]</w:t>
      </w:r>
      <w:r w:rsidR="00E812B5">
        <w:rPr>
          <w:rFonts w:cs="Times New Roman"/>
          <w:b/>
          <w:bCs/>
          <w:color w:val="000000" w:themeColor="text1"/>
        </w:rPr>
        <w:fldChar w:fldCharType="end"/>
      </w:r>
    </w:p>
    <w:p w14:paraId="15D160F3" w14:textId="77777777" w:rsidR="0096582F" w:rsidRPr="00B46CE0" w:rsidRDefault="0096582F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C80FA9C" w14:textId="77777777" w:rsidR="0096582F" w:rsidRPr="00B46CE0" w:rsidRDefault="0096582F" w:rsidP="00933553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Very Frequently</w:t>
      </w:r>
    </w:p>
    <w:p w14:paraId="1B1AEC38" w14:textId="77777777" w:rsidR="0096582F" w:rsidRPr="00B46CE0" w:rsidRDefault="0096582F" w:rsidP="00933553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Frequently</w:t>
      </w:r>
    </w:p>
    <w:p w14:paraId="72E4E700" w14:textId="77777777" w:rsidR="0096582F" w:rsidRPr="00B46CE0" w:rsidRDefault="0096582F" w:rsidP="00933553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ccasionally</w:t>
      </w:r>
    </w:p>
    <w:p w14:paraId="527ECFDA" w14:textId="77777777" w:rsidR="0096582F" w:rsidRPr="00B46CE0" w:rsidRDefault="0096582F" w:rsidP="00933553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Rarely</w:t>
      </w:r>
    </w:p>
    <w:p w14:paraId="65F8CAEA" w14:textId="0A9D63A3" w:rsidR="00B70245" w:rsidRDefault="0096582F" w:rsidP="00933553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Very Rarely</w:t>
      </w:r>
    </w:p>
    <w:p w14:paraId="53042D1F" w14:textId="77777777" w:rsidR="000D4C3B" w:rsidRPr="000D4C3B" w:rsidRDefault="000D4C3B" w:rsidP="000D4C3B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F02ED64" w14:textId="15C8003E" w:rsidR="00B70245" w:rsidRPr="00D54530" w:rsidRDefault="00B70245" w:rsidP="00D54530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D54530">
        <w:rPr>
          <w:rFonts w:cs="Times New Roman"/>
          <w:b/>
          <w:bCs/>
          <w:color w:val="000000" w:themeColor="text1"/>
        </w:rPr>
        <w:t>About the scenario which bothered you the most, why do you think it happened? Please select as many as you see fit.</w:t>
      </w:r>
      <w:r w:rsidR="00124CC5" w:rsidRPr="00D54530">
        <w:rPr>
          <w:rFonts w:cs="Times New Roman"/>
          <w:b/>
          <w:bCs/>
          <w:color w:val="000000" w:themeColor="text1"/>
        </w:rPr>
        <w:t xml:space="preserve"> - </w:t>
      </w:r>
      <w:r w:rsidR="00E812B5">
        <w:rPr>
          <w:rFonts w:cs="Times New Roman"/>
          <w:b/>
          <w:bCs/>
          <w:color w:val="000000" w:themeColor="text1"/>
        </w:rPr>
        <w:fldChar w:fldCharType="begin"/>
      </w:r>
      <w:r w:rsidR="00E812B5">
        <w:rPr>
          <w:rFonts w:cs="Times New Roman"/>
          <w:b/>
          <w:bCs/>
          <w:color w:val="000000" w:themeColor="text1"/>
        </w:rPr>
        <w:instrText xml:space="preserve"> ADDIN EN.CITE &lt;EndNote&gt;&lt;Cite&gt;&lt;Author&gt;Pachter&lt;/Author&gt;&lt;Year&gt;2010&lt;/Year&gt;&lt;RecNum&gt;1&lt;/RecNum&gt;&lt;DisplayText&gt;[2]&lt;/DisplayText&gt;&lt;record&gt;&lt;rec-number&gt;1&lt;/rec-number&gt;&lt;foreign-keys&gt;&lt;key app="EN" db-id="pdf0a2wdcz99e7edstop2vz4s2sfzpp22zw5" timestamp="1643223269"&gt;1&lt;/key&gt;&lt;/foreign-keys&gt;&lt;ref-type name="Journal Article"&gt;17&lt;/ref-type&gt;&lt;contributors&gt;&lt;authors&gt;&lt;author&gt;Pachter, L. M.&lt;/author&gt;&lt;author&gt;Szalacha, L. A.&lt;/author&gt;&lt;author&gt;Bernstein, B. A.&lt;/author&gt;&lt;author&gt;Coll, C. G.&lt;/author&gt;&lt;/authors&gt;&lt;/contributors&gt;&lt;auth-address&gt;Department of Pediatrics, Saint Christopher&amp;apos;s Hospital for Children, 3601 A. Street, PA 19134, USA. Lee.Pachter@tenethealth.com&lt;/auth-address&gt;&lt;titles&gt;&lt;title&gt;Perceptions of Racism in Children and Youth (PRaCY): properties of a self-report instrument for research on children&amp;apos;s health and development&lt;/title&gt;&lt;secondary-title&gt;Ethn Health&lt;/secondary-title&gt;&lt;/titles&gt;&lt;periodical&gt;&lt;full-title&gt;Ethn Health&lt;/full-title&gt;&lt;/periodical&gt;&lt;pages&gt;33-46&lt;/pages&gt;&lt;volume&gt;15&lt;/volume&gt;&lt;number&gt;1&lt;/number&gt;&lt;edition&gt;2009/12/17&lt;/edition&gt;&lt;keywords&gt;&lt;keyword&gt;Adolescent&lt;/keyword&gt;&lt;keyword&gt;Child&lt;/keyword&gt;&lt;keyword&gt;Cohort Studies&lt;/keyword&gt;&lt;keyword&gt;Ethnicity/*psychology&lt;/keyword&gt;&lt;keyword&gt;Female&lt;/keyword&gt;&lt;keyword&gt;*Health Status Indicators&lt;/keyword&gt;&lt;keyword&gt;Humans&lt;/keyword&gt;&lt;keyword&gt;Male&lt;/keyword&gt;&lt;keyword&gt;Minority Groups/*psychology&lt;/keyword&gt;&lt;keyword&gt;*Prejudice&lt;/keyword&gt;&lt;keyword&gt;Reproducibility of Results&lt;/keyword&gt;&lt;keyword&gt;*Social Perception&lt;/keyword&gt;&lt;keyword&gt;Surveys and Questionnaires&lt;/keyword&gt;&lt;/keywords&gt;&lt;dates&gt;&lt;year&gt;2010&lt;/year&gt;&lt;/dates&gt;&lt;isbn&gt;1355-7858 (Print)&amp;#xD;1355-7858&lt;/isbn&gt;&lt;accession-num&gt;20013438&lt;/accession-num&gt;&lt;urls&gt;&lt;/urls&gt;&lt;custom2&gt;PMC2891186&lt;/custom2&gt;&lt;custom6&gt;NIHMS162401&lt;/custom6&gt;&lt;electronic-resource-num&gt;10.1080/13557850903383196&lt;/electronic-resource-num&gt;&lt;remote-database-provider&gt;NLM&lt;/remote-database-provider&gt;&lt;language&gt;eng&lt;/language&gt;&lt;/record&gt;&lt;/Cite&gt;&lt;/EndNote&gt;</w:instrText>
      </w:r>
      <w:r w:rsidR="00E812B5">
        <w:rPr>
          <w:rFonts w:cs="Times New Roman"/>
          <w:b/>
          <w:bCs/>
          <w:color w:val="000000" w:themeColor="text1"/>
        </w:rPr>
        <w:fldChar w:fldCharType="separate"/>
      </w:r>
      <w:r w:rsidR="00E812B5">
        <w:rPr>
          <w:rFonts w:cs="Times New Roman"/>
          <w:b/>
          <w:bCs/>
          <w:noProof/>
          <w:color w:val="000000" w:themeColor="text1"/>
        </w:rPr>
        <w:t>[2]</w:t>
      </w:r>
      <w:r w:rsidR="00E812B5">
        <w:rPr>
          <w:rFonts w:cs="Times New Roman"/>
          <w:b/>
          <w:bCs/>
          <w:color w:val="000000" w:themeColor="text1"/>
        </w:rPr>
        <w:fldChar w:fldCharType="end"/>
      </w:r>
    </w:p>
    <w:p w14:paraId="7E59CEDF" w14:textId="77777777" w:rsidR="00B70245" w:rsidRPr="00B46CE0" w:rsidRDefault="00B70245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6622E08" w14:textId="32B713C8" w:rsidR="00124CC5" w:rsidRPr="00B46CE0" w:rsidRDefault="00124CC5" w:rsidP="00933553">
      <w:pPr>
        <w:pStyle w:val="ListParagraph"/>
        <w:keepNext/>
        <w:numPr>
          <w:ilvl w:val="0"/>
          <w:numId w:val="1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he color of my skin </w:t>
      </w:r>
    </w:p>
    <w:p w14:paraId="0F8CCDD7" w14:textId="2CBB9104" w:rsidR="00124CC5" w:rsidRPr="00B46CE0" w:rsidRDefault="00124CC5" w:rsidP="00933553">
      <w:pPr>
        <w:pStyle w:val="ListParagraph"/>
        <w:keepNext/>
        <w:numPr>
          <w:ilvl w:val="0"/>
          <w:numId w:val="1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race </w:t>
      </w:r>
    </w:p>
    <w:p w14:paraId="27C157EC" w14:textId="5E6390EC" w:rsidR="00124CC5" w:rsidRPr="00B46CE0" w:rsidRDefault="00124CC5" w:rsidP="00933553">
      <w:pPr>
        <w:pStyle w:val="ListParagraph"/>
        <w:keepNext/>
        <w:numPr>
          <w:ilvl w:val="0"/>
          <w:numId w:val="1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ethnicity or culture </w:t>
      </w:r>
    </w:p>
    <w:p w14:paraId="3F56AFA8" w14:textId="1E42E51A" w:rsidR="00124CC5" w:rsidRPr="00B46CE0" w:rsidRDefault="00124CC5" w:rsidP="00933553">
      <w:pPr>
        <w:pStyle w:val="ListParagraph"/>
        <w:keepNext/>
        <w:numPr>
          <w:ilvl w:val="0"/>
          <w:numId w:val="1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language </w:t>
      </w:r>
    </w:p>
    <w:p w14:paraId="7B9D9F56" w14:textId="00BE43FD" w:rsidR="00124CC5" w:rsidRPr="00B46CE0" w:rsidRDefault="00124CC5" w:rsidP="00933553">
      <w:pPr>
        <w:pStyle w:val="ListParagraph"/>
        <w:keepNext/>
        <w:numPr>
          <w:ilvl w:val="0"/>
          <w:numId w:val="1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accent </w:t>
      </w:r>
    </w:p>
    <w:p w14:paraId="68F6A83E" w14:textId="7EFCEA74" w:rsidR="00124CC5" w:rsidRPr="00B46CE0" w:rsidRDefault="00124CC5" w:rsidP="00933553">
      <w:pPr>
        <w:pStyle w:val="ListParagraph"/>
        <w:keepNext/>
        <w:numPr>
          <w:ilvl w:val="0"/>
          <w:numId w:val="1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age </w:t>
      </w:r>
    </w:p>
    <w:p w14:paraId="59A1320E" w14:textId="38C5A07A" w:rsidR="00124CC5" w:rsidRPr="00B46CE0" w:rsidRDefault="00124CC5" w:rsidP="00933553">
      <w:pPr>
        <w:pStyle w:val="ListParagraph"/>
        <w:keepNext/>
        <w:numPr>
          <w:ilvl w:val="0"/>
          <w:numId w:val="1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sex/ gender </w:t>
      </w:r>
    </w:p>
    <w:p w14:paraId="180A33A2" w14:textId="65767520" w:rsidR="00124CC5" w:rsidRPr="00B46CE0" w:rsidRDefault="00124CC5" w:rsidP="00933553">
      <w:pPr>
        <w:pStyle w:val="ListParagraph"/>
        <w:keepNext/>
        <w:numPr>
          <w:ilvl w:val="0"/>
          <w:numId w:val="1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he clothes I wear </w:t>
      </w:r>
    </w:p>
    <w:p w14:paraId="5A6B7A95" w14:textId="1B49ACB9" w:rsidR="00124CC5" w:rsidRPr="00B46CE0" w:rsidRDefault="00124CC5" w:rsidP="00933553">
      <w:pPr>
        <w:pStyle w:val="ListParagraph"/>
        <w:keepNext/>
        <w:numPr>
          <w:ilvl w:val="0"/>
          <w:numId w:val="1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The music I listen to </w:t>
      </w:r>
    </w:p>
    <w:p w14:paraId="684A90D3" w14:textId="475ECF76" w:rsidR="00124CC5" w:rsidRPr="00B46CE0" w:rsidRDefault="00124CC5" w:rsidP="00933553">
      <w:pPr>
        <w:pStyle w:val="ListParagraph"/>
        <w:keepNext/>
        <w:numPr>
          <w:ilvl w:val="0"/>
          <w:numId w:val="13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My sexual orientation </w:t>
      </w:r>
    </w:p>
    <w:p w14:paraId="0FA2E1AC" w14:textId="2B371E1A" w:rsidR="00B70245" w:rsidRPr="00B46CE0" w:rsidRDefault="004A585F" w:rsidP="00933553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Any o</w:t>
      </w:r>
      <w:r w:rsidR="00B70245" w:rsidRPr="00B46CE0">
        <w:rPr>
          <w:rFonts w:cs="Times New Roman"/>
          <w:color w:val="000000" w:themeColor="text1"/>
        </w:rPr>
        <w:t>ther</w:t>
      </w:r>
      <w:r w:rsidRPr="00B46CE0">
        <w:rPr>
          <w:rFonts w:cs="Times New Roman"/>
          <w:color w:val="000000" w:themeColor="text1"/>
        </w:rPr>
        <w:t xml:space="preserve"> reason. Please describe</w:t>
      </w:r>
      <w:r w:rsidR="00124CC5" w:rsidRPr="00B46CE0">
        <w:rPr>
          <w:rFonts w:cs="Times New Roman"/>
          <w:color w:val="000000" w:themeColor="text1"/>
        </w:rPr>
        <w:t xml:space="preserve"> </w:t>
      </w:r>
    </w:p>
    <w:p w14:paraId="76B82FFD" w14:textId="77777777" w:rsidR="00B70245" w:rsidRPr="00B46CE0" w:rsidRDefault="00B70245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4D00DA44" w14:textId="77777777">
        <w:trPr>
          <w:trHeight w:val="173"/>
        </w:trPr>
        <w:tc>
          <w:tcPr>
            <w:tcW w:w="3150" w:type="dxa"/>
          </w:tcPr>
          <w:p w14:paraId="1315F912" w14:textId="77777777" w:rsidR="00B70245" w:rsidRPr="00B46CE0" w:rsidRDefault="00B70245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34C23B6B" w14:textId="77777777" w:rsidR="00B70245" w:rsidRPr="00B46CE0" w:rsidRDefault="00B70245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p w14:paraId="1A6E541C" w14:textId="77777777" w:rsidR="003B40BF" w:rsidRPr="00B46CE0" w:rsidRDefault="003B40BF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59D80A7" w14:textId="29A23230" w:rsidR="00AB421B" w:rsidRPr="009A51EB" w:rsidRDefault="00AB421B" w:rsidP="009A51EB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9A51EB">
        <w:rPr>
          <w:rFonts w:cs="Times New Roman"/>
          <w:b/>
          <w:bCs/>
          <w:color w:val="000000" w:themeColor="text1"/>
        </w:rPr>
        <w:t>About the scenario which bothered you the most, how did it make you feel? Please select as many as you see fit.</w:t>
      </w:r>
      <w:r w:rsidR="00E812B5">
        <w:rPr>
          <w:rFonts w:cs="Times New Roman"/>
          <w:b/>
          <w:bCs/>
          <w:color w:val="000000" w:themeColor="text1"/>
        </w:rPr>
        <w:t xml:space="preserve"> </w:t>
      </w:r>
      <w:r w:rsidR="00E812B5">
        <w:rPr>
          <w:rFonts w:cs="Times New Roman"/>
          <w:b/>
          <w:bCs/>
          <w:color w:val="000000" w:themeColor="text1"/>
        </w:rPr>
        <w:fldChar w:fldCharType="begin"/>
      </w:r>
      <w:r w:rsidR="00E812B5">
        <w:rPr>
          <w:rFonts w:cs="Times New Roman"/>
          <w:b/>
          <w:bCs/>
          <w:color w:val="000000" w:themeColor="text1"/>
        </w:rPr>
        <w:instrText xml:space="preserve"> ADDIN EN.CITE &lt;EndNote&gt;&lt;Cite&gt;&lt;Author&gt;Pachter&lt;/Author&gt;&lt;Year&gt;2010&lt;/Year&gt;&lt;RecNum&gt;1&lt;/RecNum&gt;&lt;DisplayText&gt;[2]&lt;/DisplayText&gt;&lt;record&gt;&lt;rec-number&gt;1&lt;/rec-number&gt;&lt;foreign-keys&gt;&lt;key app="EN" db-id="pdf0a2wdcz99e7edstop2vz4s2sfzpp22zw5" timestamp="1643223269"&gt;1&lt;/key&gt;&lt;/foreign-keys&gt;&lt;ref-type name="Journal Article"&gt;17&lt;/ref-type&gt;&lt;contributors&gt;&lt;authors&gt;&lt;author&gt;Pachter, L. M.&lt;/author&gt;&lt;author&gt;Szalacha, L. A.&lt;/author&gt;&lt;author&gt;Bernstein, B. A.&lt;/author&gt;&lt;author&gt;Coll, C. G.&lt;/author&gt;&lt;/authors&gt;&lt;/contributors&gt;&lt;auth-address&gt;Department of Pediatrics, Saint Christopher&amp;apos;s Hospital for Children, 3601 A. Street, PA 19134, USA. Lee.Pachter@tenethealth.com&lt;/auth-address&gt;&lt;titles&gt;&lt;title&gt;Perceptions of Racism in Children and Youth (PRaCY): properties of a self-report instrument for research on children&amp;apos;s health and development&lt;/title&gt;&lt;secondary-title&gt;Ethn Health&lt;/secondary-title&gt;&lt;/titles&gt;&lt;periodical&gt;&lt;full-title&gt;Ethn Health&lt;/full-title&gt;&lt;/periodical&gt;&lt;pages&gt;33-46&lt;/pages&gt;&lt;volume&gt;15&lt;/volume&gt;&lt;number&gt;1&lt;/number&gt;&lt;edition&gt;2009/12/17&lt;/edition&gt;&lt;keywords&gt;&lt;keyword&gt;Adolescent&lt;/keyword&gt;&lt;keyword&gt;Child&lt;/keyword&gt;&lt;keyword&gt;Cohort Studies&lt;/keyword&gt;&lt;keyword&gt;Ethnicity/*psychology&lt;/keyword&gt;&lt;keyword&gt;Female&lt;/keyword&gt;&lt;keyword&gt;*Health Status Indicators&lt;/keyword&gt;&lt;keyword&gt;Humans&lt;/keyword&gt;&lt;keyword&gt;Male&lt;/keyword&gt;&lt;keyword&gt;Minority Groups/*psychology&lt;/keyword&gt;&lt;keyword&gt;*Prejudice&lt;/keyword&gt;&lt;keyword&gt;Reproducibility of Results&lt;/keyword&gt;&lt;keyword&gt;*Social Perception&lt;/keyword&gt;&lt;keyword&gt;Surveys and Questionnaires&lt;/keyword&gt;&lt;/keywords&gt;&lt;dates&gt;&lt;year&gt;2010&lt;/year&gt;&lt;/dates&gt;&lt;isbn&gt;1355-7858 (Print)&amp;#xD;1355-7858&lt;/isbn&gt;&lt;accession-num&gt;20013438&lt;/accession-num&gt;&lt;urls&gt;&lt;/urls&gt;&lt;custom2&gt;PMC2891186&lt;/custom2&gt;&lt;custom6&gt;NIHMS162401&lt;/custom6&gt;&lt;electronic-resource-num&gt;10.1080/13557850903383196&lt;/electronic-resource-num&gt;&lt;remote-database-provider&gt;NLM&lt;/remote-database-provider&gt;&lt;language&gt;eng&lt;/language&gt;&lt;/record&gt;&lt;/Cite&gt;&lt;/EndNote&gt;</w:instrText>
      </w:r>
      <w:r w:rsidR="00E812B5">
        <w:rPr>
          <w:rFonts w:cs="Times New Roman"/>
          <w:b/>
          <w:bCs/>
          <w:color w:val="000000" w:themeColor="text1"/>
        </w:rPr>
        <w:fldChar w:fldCharType="separate"/>
      </w:r>
      <w:r w:rsidR="00E812B5">
        <w:rPr>
          <w:rFonts w:cs="Times New Roman"/>
          <w:b/>
          <w:bCs/>
          <w:noProof/>
          <w:color w:val="000000" w:themeColor="text1"/>
        </w:rPr>
        <w:t>[2]</w:t>
      </w:r>
      <w:r w:rsidR="00E812B5">
        <w:rPr>
          <w:rFonts w:cs="Times New Roman"/>
          <w:b/>
          <w:bCs/>
          <w:color w:val="000000" w:themeColor="text1"/>
        </w:rPr>
        <w:fldChar w:fldCharType="end"/>
      </w:r>
    </w:p>
    <w:p w14:paraId="565D4F46" w14:textId="77777777" w:rsidR="00AB421B" w:rsidRPr="00B46CE0" w:rsidRDefault="00AB421B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4B70AA4" w14:textId="77777777" w:rsidR="00B70245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Angry</w:t>
      </w:r>
    </w:p>
    <w:p w14:paraId="0D202A18" w14:textId="77777777" w:rsidR="00AB421B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Mad</w:t>
      </w:r>
    </w:p>
    <w:p w14:paraId="25FB9F81" w14:textId="77777777" w:rsidR="00AB421B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Hurt</w:t>
      </w:r>
    </w:p>
    <w:p w14:paraId="4122E7F6" w14:textId="77777777" w:rsidR="00AB421B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Frustrated</w:t>
      </w:r>
    </w:p>
    <w:p w14:paraId="7329A8DF" w14:textId="77777777" w:rsidR="00AB421B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Sad</w:t>
      </w:r>
    </w:p>
    <w:p w14:paraId="2040716B" w14:textId="77777777" w:rsidR="00AB421B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Depressed</w:t>
      </w:r>
    </w:p>
    <w:p w14:paraId="634BD9D4" w14:textId="77777777" w:rsidR="00AB421B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Hopeless</w:t>
      </w:r>
    </w:p>
    <w:p w14:paraId="6FF0908D" w14:textId="77777777" w:rsidR="00AB421B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Powerless</w:t>
      </w:r>
    </w:p>
    <w:p w14:paraId="7AE658B2" w14:textId="77777777" w:rsidR="00AB421B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Ashamed</w:t>
      </w:r>
    </w:p>
    <w:p w14:paraId="71E59F05" w14:textId="77777777" w:rsidR="00AB421B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Humiliated</w:t>
      </w:r>
    </w:p>
    <w:p w14:paraId="1112747C" w14:textId="77777777" w:rsidR="00AB421B" w:rsidRPr="00B46CE0" w:rsidRDefault="00AB421B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Strengthened</w:t>
      </w:r>
    </w:p>
    <w:p w14:paraId="0C0B81A8" w14:textId="55F1758A" w:rsidR="00AB421B" w:rsidRPr="00B46CE0" w:rsidRDefault="001B1038" w:rsidP="00933553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ther (please specify)</w:t>
      </w:r>
      <w:r w:rsidR="00124CC5" w:rsidRPr="00B46CE0">
        <w:rPr>
          <w:rFonts w:cs="Times New Roman"/>
          <w:color w:val="000000" w:themeColor="text1"/>
        </w:rPr>
        <w:t xml:space="preserve"> </w:t>
      </w:r>
    </w:p>
    <w:p w14:paraId="3079BDE2" w14:textId="77777777" w:rsidR="00AB421B" w:rsidRPr="00B46CE0" w:rsidRDefault="00AB421B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5BB16365" w14:textId="77777777">
        <w:trPr>
          <w:trHeight w:val="173"/>
        </w:trPr>
        <w:tc>
          <w:tcPr>
            <w:tcW w:w="3150" w:type="dxa"/>
          </w:tcPr>
          <w:p w14:paraId="49765540" w14:textId="77777777" w:rsidR="00AB421B" w:rsidRPr="00B46CE0" w:rsidRDefault="00AB421B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3F3F1027" w14:textId="77777777" w:rsidR="001B1038" w:rsidRPr="00B46CE0" w:rsidRDefault="001B1038" w:rsidP="00933553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715B88AC" w14:textId="77777777" w:rsidR="001B1038" w:rsidRPr="00B46CE0" w:rsidRDefault="001B1038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D4452C0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CD49385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114A5FE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6CA920D6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4A0BD97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B741A61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114C62B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8FC6751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632E0135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FAF8EF5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3AB9BA1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F972CE3" w14:textId="46214E36" w:rsidR="001B1038" w:rsidRPr="009A51EB" w:rsidRDefault="001B1038" w:rsidP="009A51EB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9A51EB">
        <w:rPr>
          <w:rFonts w:cs="Times New Roman"/>
          <w:b/>
          <w:bCs/>
          <w:color w:val="000000" w:themeColor="text1"/>
        </w:rPr>
        <w:t>About the scenario which bothered you the most, how did you deal with it? Please select as many as you see fit.</w:t>
      </w:r>
      <w:r w:rsidR="00E812B5">
        <w:rPr>
          <w:rFonts w:cs="Times New Roman"/>
          <w:b/>
          <w:bCs/>
          <w:color w:val="000000" w:themeColor="text1"/>
        </w:rPr>
        <w:t xml:space="preserve"> </w:t>
      </w:r>
      <w:r w:rsidR="00E812B5">
        <w:rPr>
          <w:rFonts w:cs="Times New Roman"/>
          <w:b/>
          <w:bCs/>
          <w:color w:val="000000" w:themeColor="text1"/>
        </w:rPr>
        <w:fldChar w:fldCharType="begin"/>
      </w:r>
      <w:r w:rsidR="00E812B5">
        <w:rPr>
          <w:rFonts w:cs="Times New Roman"/>
          <w:b/>
          <w:bCs/>
          <w:color w:val="000000" w:themeColor="text1"/>
        </w:rPr>
        <w:instrText xml:space="preserve"> ADDIN EN.CITE &lt;EndNote&gt;&lt;Cite&gt;&lt;Author&gt;Pachter&lt;/Author&gt;&lt;Year&gt;2010&lt;/Year&gt;&lt;RecNum&gt;1&lt;/RecNum&gt;&lt;DisplayText&gt;[2]&lt;/DisplayText&gt;&lt;record&gt;&lt;rec-number&gt;1&lt;/rec-number&gt;&lt;foreign-keys&gt;&lt;key app="EN" db-id="pdf0a2wdcz99e7edstop2vz4s2sfzpp22zw5" timestamp="1643223269"&gt;1&lt;/key&gt;&lt;/foreign-keys&gt;&lt;ref-type name="Journal Article"&gt;17&lt;/ref-type&gt;&lt;contributors&gt;&lt;authors&gt;&lt;author&gt;Pachter, L. M.&lt;/author&gt;&lt;author&gt;Szalacha, L. A.&lt;/author&gt;&lt;author&gt;Bernstein, B. A.&lt;/author&gt;&lt;author&gt;Coll, C. G.&lt;/author&gt;&lt;/authors&gt;&lt;/contributors&gt;&lt;auth-address&gt;Department of Pediatrics, Saint Christopher&amp;apos;s Hospital for Children, 3601 A. Street, PA 19134, USA. Lee.Pachter@tenethealth.com&lt;/auth-address&gt;&lt;titles&gt;&lt;title&gt;Perceptions of Racism in Children and Youth (PRaCY): properties of a self-report instrument for research on children&amp;apos;s health and development&lt;/title&gt;&lt;secondary-title&gt;Ethn Health&lt;/secondary-title&gt;&lt;/titles&gt;&lt;periodical&gt;&lt;full-title&gt;Ethn Health&lt;/full-title&gt;&lt;/periodical&gt;&lt;pages&gt;33-46&lt;/pages&gt;&lt;volume&gt;15&lt;/volume&gt;&lt;number&gt;1&lt;/number&gt;&lt;edition&gt;2009/12/17&lt;/edition&gt;&lt;keywords&gt;&lt;keyword&gt;Adolescent&lt;/keyword&gt;&lt;keyword&gt;Child&lt;/keyword&gt;&lt;keyword&gt;Cohort Studies&lt;/keyword&gt;&lt;keyword&gt;Ethnicity/*psychology&lt;/keyword&gt;&lt;keyword&gt;Female&lt;/keyword&gt;&lt;keyword&gt;*Health Status Indicators&lt;/keyword&gt;&lt;keyword&gt;Humans&lt;/keyword&gt;&lt;keyword&gt;Male&lt;/keyword&gt;&lt;keyword&gt;Minority Groups/*psychology&lt;/keyword&gt;&lt;keyword&gt;*Prejudice&lt;/keyword&gt;&lt;keyword&gt;Reproducibility of Results&lt;/keyword&gt;&lt;keyword&gt;*Social Perception&lt;/keyword&gt;&lt;keyword&gt;Surveys and Questionnaires&lt;/keyword&gt;&lt;/keywords&gt;&lt;dates&gt;&lt;year&gt;2010&lt;/year&gt;&lt;/dates&gt;&lt;isbn&gt;1355-7858 (Print)&amp;#xD;1355-7858&lt;/isbn&gt;&lt;accession-num&gt;20013438&lt;/accession-num&gt;&lt;urls&gt;&lt;/urls&gt;&lt;custom2&gt;PMC2891186&lt;/custom2&gt;&lt;custom6&gt;NIHMS162401&lt;/custom6&gt;&lt;electronic-resource-num&gt;10.1080/13557850903383196&lt;/electronic-resource-num&gt;&lt;remote-database-provider&gt;NLM&lt;/remote-database-provider&gt;&lt;language&gt;eng&lt;/language&gt;&lt;/record&gt;&lt;/Cite&gt;&lt;/EndNote&gt;</w:instrText>
      </w:r>
      <w:r w:rsidR="00E812B5">
        <w:rPr>
          <w:rFonts w:cs="Times New Roman"/>
          <w:b/>
          <w:bCs/>
          <w:color w:val="000000" w:themeColor="text1"/>
        </w:rPr>
        <w:fldChar w:fldCharType="separate"/>
      </w:r>
      <w:r w:rsidR="00E812B5">
        <w:rPr>
          <w:rFonts w:cs="Times New Roman"/>
          <w:b/>
          <w:bCs/>
          <w:noProof/>
          <w:color w:val="000000" w:themeColor="text1"/>
        </w:rPr>
        <w:t>[2]</w:t>
      </w:r>
      <w:r w:rsidR="00E812B5">
        <w:rPr>
          <w:rFonts w:cs="Times New Roman"/>
          <w:b/>
          <w:bCs/>
          <w:color w:val="000000" w:themeColor="text1"/>
        </w:rPr>
        <w:fldChar w:fldCharType="end"/>
      </w:r>
    </w:p>
    <w:p w14:paraId="45A1EACA" w14:textId="77777777" w:rsidR="001B1038" w:rsidRPr="00B46CE0" w:rsidRDefault="001B1038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6FB9178E" w14:textId="4D94864F" w:rsidR="00F06250" w:rsidRPr="00B46CE0" w:rsidRDefault="00F06250" w:rsidP="00933553">
      <w:pPr>
        <w:pStyle w:val="ListParagraph"/>
        <w:widowControl w:val="0"/>
        <w:numPr>
          <w:ilvl w:val="0"/>
          <w:numId w:val="16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Ignored it</w:t>
      </w:r>
      <w:r w:rsidR="00124CC5" w:rsidRPr="00B46CE0">
        <w:rPr>
          <w:rFonts w:cs="Times New Roman"/>
          <w:color w:val="000000" w:themeColor="text1"/>
        </w:rPr>
        <w:t xml:space="preserve"> </w:t>
      </w:r>
    </w:p>
    <w:p w14:paraId="2AC98A10" w14:textId="1D5B2B30" w:rsidR="00124CC5" w:rsidRPr="00B46CE0" w:rsidRDefault="00124CC5" w:rsidP="00933553">
      <w:pPr>
        <w:pStyle w:val="ListParagraph"/>
        <w:keepNext/>
        <w:numPr>
          <w:ilvl w:val="0"/>
          <w:numId w:val="1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Accepted it </w:t>
      </w:r>
    </w:p>
    <w:p w14:paraId="10C25BCF" w14:textId="359E84D8" w:rsidR="00124CC5" w:rsidRPr="00B46CE0" w:rsidRDefault="00124CC5" w:rsidP="00933553">
      <w:pPr>
        <w:pStyle w:val="ListParagraph"/>
        <w:keepNext/>
        <w:numPr>
          <w:ilvl w:val="0"/>
          <w:numId w:val="1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poke up </w:t>
      </w:r>
    </w:p>
    <w:p w14:paraId="0B48DF6E" w14:textId="6997BAC1" w:rsidR="00124CC5" w:rsidRPr="00B46CE0" w:rsidRDefault="00124CC5" w:rsidP="00933553">
      <w:pPr>
        <w:pStyle w:val="ListParagraph"/>
        <w:keepNext/>
        <w:numPr>
          <w:ilvl w:val="0"/>
          <w:numId w:val="1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Kept it to myself </w:t>
      </w:r>
    </w:p>
    <w:p w14:paraId="05B04087" w14:textId="3D726BA0" w:rsidR="00124CC5" w:rsidRPr="00B46CE0" w:rsidRDefault="00124CC5" w:rsidP="00933553">
      <w:pPr>
        <w:pStyle w:val="ListParagraph"/>
        <w:keepNext/>
        <w:numPr>
          <w:ilvl w:val="0"/>
          <w:numId w:val="16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Lost interest in things </w:t>
      </w:r>
    </w:p>
    <w:p w14:paraId="55A82C0C" w14:textId="77777777" w:rsidR="00F06250" w:rsidRPr="00B46CE0" w:rsidRDefault="00F06250" w:rsidP="00933553">
      <w:pPr>
        <w:pStyle w:val="ListParagraph"/>
        <w:widowControl w:val="0"/>
        <w:numPr>
          <w:ilvl w:val="0"/>
          <w:numId w:val="1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Prayed</w:t>
      </w:r>
    </w:p>
    <w:p w14:paraId="38ED9FD5" w14:textId="1702D29F" w:rsidR="0042668E" w:rsidRPr="00B46CE0" w:rsidRDefault="00F06250" w:rsidP="00933553">
      <w:pPr>
        <w:pStyle w:val="ListParagraph"/>
        <w:widowControl w:val="0"/>
        <w:numPr>
          <w:ilvl w:val="0"/>
          <w:numId w:val="1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Tried to change things. Please describe in the Comment Field below</w:t>
      </w:r>
    </w:p>
    <w:tbl>
      <w:tblPr>
        <w:tblStyle w:val="TableGrid"/>
        <w:tblpPr w:leftFromText="180" w:rightFromText="180" w:vertAnchor="text" w:horzAnchor="page" w:tblpX="2629" w:tblpY="6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0ABB13B3" w14:textId="77777777" w:rsidTr="00933553">
        <w:trPr>
          <w:trHeight w:val="173"/>
        </w:trPr>
        <w:tc>
          <w:tcPr>
            <w:tcW w:w="3150" w:type="dxa"/>
          </w:tcPr>
          <w:p w14:paraId="3A953FBD" w14:textId="77777777" w:rsidR="00933553" w:rsidRPr="00B46CE0" w:rsidRDefault="00933553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6256D249" w14:textId="77777777" w:rsidR="00933553" w:rsidRPr="00B46CE0" w:rsidRDefault="00933553" w:rsidP="00933553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2FAE9A42" w14:textId="4D2D78A2" w:rsidR="00F06250" w:rsidRPr="00B46CE0" w:rsidRDefault="00F06250" w:rsidP="00933553">
      <w:pPr>
        <w:pStyle w:val="ListParagraph"/>
        <w:widowControl w:val="0"/>
        <w:autoSpaceDE w:val="0"/>
        <w:autoSpaceDN w:val="0"/>
        <w:adjustRightInd w:val="0"/>
        <w:ind w:left="1440"/>
        <w:rPr>
          <w:rFonts w:cs="Times New Roman"/>
          <w:color w:val="000000" w:themeColor="text1"/>
        </w:rPr>
      </w:pPr>
    </w:p>
    <w:p w14:paraId="58609DE8" w14:textId="289D8134" w:rsidR="00F06250" w:rsidRPr="00B46CE0" w:rsidRDefault="00F06250" w:rsidP="00933553">
      <w:pPr>
        <w:pStyle w:val="ListParagraph"/>
        <w:widowControl w:val="0"/>
        <w:numPr>
          <w:ilvl w:val="0"/>
          <w:numId w:val="1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Hit someone/something</w:t>
      </w:r>
      <w:r w:rsidR="000D5C1B" w:rsidRPr="00B46CE0">
        <w:rPr>
          <w:rFonts w:cs="Times New Roman"/>
          <w:color w:val="000000" w:themeColor="text1"/>
        </w:rPr>
        <w:t xml:space="preserve"> </w:t>
      </w:r>
    </w:p>
    <w:p w14:paraId="0D96B583" w14:textId="0F2F6760" w:rsidR="000D5C1B" w:rsidRPr="00B46CE0" w:rsidRDefault="000D5C1B" w:rsidP="00933553">
      <w:pPr>
        <w:pStyle w:val="ListParagraph"/>
        <w:keepNext/>
        <w:numPr>
          <w:ilvl w:val="0"/>
          <w:numId w:val="15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Worked hard to prove them wrong </w:t>
      </w:r>
    </w:p>
    <w:p w14:paraId="69BE091A" w14:textId="284F8F0B" w:rsidR="000D5C1B" w:rsidRPr="00B46CE0" w:rsidRDefault="000D5C1B" w:rsidP="00933553">
      <w:pPr>
        <w:pStyle w:val="ListParagraph"/>
        <w:keepNext/>
        <w:numPr>
          <w:ilvl w:val="0"/>
          <w:numId w:val="15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Posted on social media </w:t>
      </w:r>
    </w:p>
    <w:p w14:paraId="3A701239" w14:textId="5AC3E5B1" w:rsidR="00F06250" w:rsidRPr="00B46CE0" w:rsidRDefault="00F06250" w:rsidP="00933553">
      <w:pPr>
        <w:pStyle w:val="ListParagraph"/>
        <w:widowControl w:val="0"/>
        <w:numPr>
          <w:ilvl w:val="0"/>
          <w:numId w:val="1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ther (please specify</w:t>
      </w:r>
      <w:r w:rsidR="0042668E" w:rsidRPr="00B46CE0">
        <w:rPr>
          <w:rFonts w:cs="Times New Roman"/>
          <w:color w:val="000000" w:themeColor="text1"/>
        </w:rPr>
        <w:t>)</w:t>
      </w:r>
    </w:p>
    <w:p w14:paraId="7877DE22" w14:textId="77777777" w:rsidR="00F06250" w:rsidRPr="00B46CE0" w:rsidRDefault="00F06250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57539ED0" w14:textId="77777777">
        <w:trPr>
          <w:trHeight w:val="173"/>
        </w:trPr>
        <w:tc>
          <w:tcPr>
            <w:tcW w:w="3150" w:type="dxa"/>
          </w:tcPr>
          <w:p w14:paraId="2991BEDB" w14:textId="77777777" w:rsidR="00F06250" w:rsidRPr="00B46CE0" w:rsidRDefault="00F06250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3E0087CD" w14:textId="77777777" w:rsidR="00F06250" w:rsidRPr="00B46CE0" w:rsidRDefault="00F06250" w:rsidP="00933553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A8BB04F" w14:textId="77777777" w:rsidR="00F2492A" w:rsidRPr="00B46CE0" w:rsidRDefault="00F2492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BF78976" w14:textId="390865FF" w:rsidR="00F2492A" w:rsidRPr="009A51EB" w:rsidRDefault="00F2492A" w:rsidP="009A51EB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9A51EB">
        <w:rPr>
          <w:rFonts w:cs="Times New Roman"/>
          <w:b/>
          <w:bCs/>
          <w:color w:val="000000" w:themeColor="text1"/>
        </w:rPr>
        <w:t>In the past seven days, how frequently did you come across verbal or written expressions against a specific group because of their race, religion, disability, sexual orientation, ethnicity, gender, or gender identity?</w:t>
      </w:r>
      <w:r w:rsidR="00FD1A63" w:rsidRPr="009A51EB">
        <w:rPr>
          <w:rFonts w:cs="Times New Roman"/>
          <w:b/>
          <w:bCs/>
          <w:color w:val="000000" w:themeColor="text1"/>
        </w:rPr>
        <w:t xml:space="preserve"> </w:t>
      </w:r>
    </w:p>
    <w:p w14:paraId="026147A4" w14:textId="77777777" w:rsidR="00F2492A" w:rsidRPr="00B46CE0" w:rsidRDefault="00F2492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690614E6" w14:textId="77777777" w:rsidR="00F2492A" w:rsidRPr="00B46CE0" w:rsidRDefault="00F2492A" w:rsidP="00933553">
      <w:pPr>
        <w:pStyle w:val="ListParagraph"/>
        <w:widowControl w:val="0"/>
        <w:numPr>
          <w:ilvl w:val="0"/>
          <w:numId w:val="17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Very frequently</w:t>
      </w:r>
    </w:p>
    <w:p w14:paraId="295CAFD9" w14:textId="77777777" w:rsidR="00F2492A" w:rsidRPr="00B46CE0" w:rsidRDefault="00F2492A" w:rsidP="00933553">
      <w:pPr>
        <w:pStyle w:val="ListParagraph"/>
        <w:widowControl w:val="0"/>
        <w:numPr>
          <w:ilvl w:val="0"/>
          <w:numId w:val="17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Frequently</w:t>
      </w:r>
    </w:p>
    <w:p w14:paraId="63D2DEB6" w14:textId="77777777" w:rsidR="00F2492A" w:rsidRPr="00B46CE0" w:rsidRDefault="00F2492A" w:rsidP="00933553">
      <w:pPr>
        <w:pStyle w:val="ListParagraph"/>
        <w:widowControl w:val="0"/>
        <w:numPr>
          <w:ilvl w:val="0"/>
          <w:numId w:val="17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ccasionally</w:t>
      </w:r>
    </w:p>
    <w:p w14:paraId="2BB6E5E1" w14:textId="77777777" w:rsidR="00F2492A" w:rsidRPr="00B46CE0" w:rsidRDefault="00F2492A" w:rsidP="00933553">
      <w:pPr>
        <w:pStyle w:val="ListParagraph"/>
        <w:widowControl w:val="0"/>
        <w:numPr>
          <w:ilvl w:val="0"/>
          <w:numId w:val="17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Rarely</w:t>
      </w:r>
    </w:p>
    <w:p w14:paraId="229DA296" w14:textId="77777777" w:rsidR="00F2492A" w:rsidRPr="00B46CE0" w:rsidRDefault="00F2492A" w:rsidP="00933553">
      <w:pPr>
        <w:pStyle w:val="ListParagraph"/>
        <w:widowControl w:val="0"/>
        <w:numPr>
          <w:ilvl w:val="0"/>
          <w:numId w:val="17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Very rarely</w:t>
      </w:r>
    </w:p>
    <w:p w14:paraId="147310AA" w14:textId="6CFC7AF0" w:rsidR="00BA55D0" w:rsidRPr="00B46CE0" w:rsidRDefault="00F2492A" w:rsidP="00933553">
      <w:pPr>
        <w:pStyle w:val="ListParagraph"/>
        <w:widowControl w:val="0"/>
        <w:numPr>
          <w:ilvl w:val="0"/>
          <w:numId w:val="17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Never</w:t>
      </w:r>
    </w:p>
    <w:p w14:paraId="2D053396" w14:textId="77777777" w:rsidR="00B46CE0" w:rsidRPr="00B46CE0" w:rsidRDefault="00B46CE0" w:rsidP="00B46CE0">
      <w:pPr>
        <w:pStyle w:val="ListParagraph"/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2F7E1EA" w14:textId="24FE2687" w:rsidR="00BA55D0" w:rsidRPr="009A51EB" w:rsidRDefault="00BA55D0" w:rsidP="009A51EB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9A51EB">
        <w:rPr>
          <w:rFonts w:cs="Times New Roman"/>
          <w:b/>
          <w:bCs/>
          <w:color w:val="000000" w:themeColor="text1"/>
        </w:rPr>
        <w:t>Please specify which characteristic(s) the verbal or written expressions were targeting against. Please select as many as you see fit.</w:t>
      </w:r>
    </w:p>
    <w:p w14:paraId="4AA27AF7" w14:textId="77777777" w:rsidR="00BA55D0" w:rsidRPr="00B46CE0" w:rsidRDefault="00BA55D0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6542EF8" w14:textId="79A17573" w:rsidR="00FD1A63" w:rsidRPr="00B46CE0" w:rsidRDefault="00FD1A63" w:rsidP="00933553">
      <w:pPr>
        <w:pStyle w:val="ListParagraph"/>
        <w:keepNext/>
        <w:numPr>
          <w:ilvl w:val="0"/>
          <w:numId w:val="22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Race </w:t>
      </w:r>
    </w:p>
    <w:p w14:paraId="769AC6BE" w14:textId="1298592B" w:rsidR="00FD1A63" w:rsidRPr="00B46CE0" w:rsidRDefault="00FD1A63" w:rsidP="00933553">
      <w:pPr>
        <w:pStyle w:val="ListParagraph"/>
        <w:keepNext/>
        <w:numPr>
          <w:ilvl w:val="0"/>
          <w:numId w:val="22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Religion </w:t>
      </w:r>
    </w:p>
    <w:p w14:paraId="2AC76162" w14:textId="4B3F41B8" w:rsidR="00FD1A63" w:rsidRPr="00B46CE0" w:rsidRDefault="00FD1A63" w:rsidP="00933553">
      <w:pPr>
        <w:pStyle w:val="ListParagraph"/>
        <w:keepNext/>
        <w:numPr>
          <w:ilvl w:val="0"/>
          <w:numId w:val="22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Disability </w:t>
      </w:r>
    </w:p>
    <w:p w14:paraId="3DEFB7E8" w14:textId="7758B811" w:rsidR="00FD1A63" w:rsidRPr="00B46CE0" w:rsidRDefault="00FD1A63" w:rsidP="00933553">
      <w:pPr>
        <w:pStyle w:val="ListParagraph"/>
        <w:keepNext/>
        <w:numPr>
          <w:ilvl w:val="0"/>
          <w:numId w:val="22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Sexual orientation </w:t>
      </w:r>
    </w:p>
    <w:p w14:paraId="306F07D0" w14:textId="0BE24903" w:rsidR="00FD1A63" w:rsidRPr="00B46CE0" w:rsidRDefault="00FD1A63" w:rsidP="00933553">
      <w:pPr>
        <w:pStyle w:val="ListParagraph"/>
        <w:keepNext/>
        <w:numPr>
          <w:ilvl w:val="0"/>
          <w:numId w:val="22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Ethnicity </w:t>
      </w:r>
    </w:p>
    <w:p w14:paraId="2E8B89CF" w14:textId="4E0FD565" w:rsidR="00FD1A63" w:rsidRPr="00B46CE0" w:rsidRDefault="00FD1A63" w:rsidP="00933553">
      <w:pPr>
        <w:pStyle w:val="ListParagraph"/>
        <w:keepNext/>
        <w:numPr>
          <w:ilvl w:val="0"/>
          <w:numId w:val="22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ender </w:t>
      </w:r>
    </w:p>
    <w:p w14:paraId="3A329C79" w14:textId="47487071" w:rsidR="00FD1A63" w:rsidRPr="00B46CE0" w:rsidRDefault="00FD1A63" w:rsidP="00933553">
      <w:pPr>
        <w:pStyle w:val="ListParagraph"/>
        <w:keepNext/>
        <w:numPr>
          <w:ilvl w:val="0"/>
          <w:numId w:val="22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Gender identity </w:t>
      </w:r>
    </w:p>
    <w:p w14:paraId="42A9925E" w14:textId="271EF667" w:rsidR="00FD1A63" w:rsidRPr="00B46CE0" w:rsidRDefault="00FD1A63" w:rsidP="00933553">
      <w:pPr>
        <w:pStyle w:val="ListParagraph"/>
        <w:keepNext/>
        <w:numPr>
          <w:ilvl w:val="0"/>
          <w:numId w:val="22"/>
        </w:numPr>
        <w:contextualSpacing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 xml:space="preserve">Other (please specify) </w:t>
      </w:r>
    </w:p>
    <w:p w14:paraId="7E60F3C4" w14:textId="77777777" w:rsidR="00BA55D0" w:rsidRPr="00B46CE0" w:rsidRDefault="00BA55D0" w:rsidP="00933553">
      <w:pPr>
        <w:widowControl w:val="0"/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46CE0" w:rsidRPr="00B46CE0" w14:paraId="5C7748AB" w14:textId="77777777">
        <w:trPr>
          <w:trHeight w:val="173"/>
        </w:trPr>
        <w:tc>
          <w:tcPr>
            <w:tcW w:w="3150" w:type="dxa"/>
          </w:tcPr>
          <w:p w14:paraId="68749B50" w14:textId="77777777" w:rsidR="00BA55D0" w:rsidRPr="00B46CE0" w:rsidRDefault="00BA55D0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672BA495" w14:textId="77777777" w:rsidR="00BA55D0" w:rsidRPr="00B46CE0" w:rsidRDefault="00BA55D0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055C784" w14:textId="33D49F3A" w:rsidR="00BA55D0" w:rsidRDefault="00BA55D0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7EED3CF9" w14:textId="77777777" w:rsidR="00166590" w:rsidRPr="00B46CE0" w:rsidRDefault="00166590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5D3CF32" w14:textId="3F8222D8" w:rsidR="00FD1A63" w:rsidRPr="00984582" w:rsidRDefault="00FD1A63" w:rsidP="00984582">
      <w:pPr>
        <w:pStyle w:val="ListParagraph"/>
        <w:keepNext/>
        <w:numPr>
          <w:ilvl w:val="0"/>
          <w:numId w:val="45"/>
        </w:numPr>
        <w:rPr>
          <w:rFonts w:cs="Times New Roman"/>
          <w:b/>
          <w:bCs/>
          <w:color w:val="000000" w:themeColor="text1"/>
        </w:rPr>
      </w:pPr>
      <w:r w:rsidRPr="00984582">
        <w:rPr>
          <w:rFonts w:cs="Times New Roman"/>
          <w:b/>
          <w:bCs/>
          <w:color w:val="000000" w:themeColor="text1"/>
        </w:rPr>
        <w:lastRenderedPageBreak/>
        <w:t xml:space="preserve">Where did you come across the hate message(s)? Please select as many as you see fit. </w:t>
      </w:r>
    </w:p>
    <w:p w14:paraId="69C08C80" w14:textId="77777777" w:rsidR="00BA55D0" w:rsidRPr="00B46CE0" w:rsidRDefault="00BA55D0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ADAF474" w14:textId="70E1F272" w:rsidR="00BA55D0" w:rsidRPr="00B46CE0" w:rsidRDefault="00BA55D0" w:rsidP="00933553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Verbal speech from a stranger</w:t>
      </w:r>
      <w:r w:rsidR="00FD1A63" w:rsidRPr="00B46CE0">
        <w:rPr>
          <w:rFonts w:cs="Times New Roman"/>
          <w:color w:val="000000" w:themeColor="text1"/>
        </w:rPr>
        <w:t xml:space="preserve"> </w:t>
      </w:r>
    </w:p>
    <w:p w14:paraId="5CE0B379" w14:textId="64000C3A" w:rsidR="00BA55D0" w:rsidRPr="00B46CE0" w:rsidRDefault="00BA55D0" w:rsidP="00933553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Verbal speech from a person I know</w:t>
      </w:r>
      <w:r w:rsidR="00FD1A63" w:rsidRPr="00B46CE0">
        <w:rPr>
          <w:rFonts w:cs="Times New Roman"/>
          <w:color w:val="000000" w:themeColor="text1"/>
        </w:rPr>
        <w:t xml:space="preserve"> </w:t>
      </w:r>
    </w:p>
    <w:p w14:paraId="3351FEAD" w14:textId="45583542" w:rsidR="00BA55D0" w:rsidRPr="00B46CE0" w:rsidRDefault="00BA55D0" w:rsidP="00933553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Poster or flyer on a wall</w:t>
      </w:r>
      <w:r w:rsidR="00FD1A63" w:rsidRPr="00B46CE0">
        <w:rPr>
          <w:rFonts w:cs="Times New Roman"/>
          <w:color w:val="000000" w:themeColor="text1"/>
        </w:rPr>
        <w:t xml:space="preserve"> </w:t>
      </w:r>
    </w:p>
    <w:p w14:paraId="6BA404E4" w14:textId="77777777" w:rsidR="00BA55D0" w:rsidRPr="00B46CE0" w:rsidRDefault="00BA55D0" w:rsidP="00933553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Graffiti</w:t>
      </w:r>
      <w:r w:rsidR="00FD1A63" w:rsidRPr="00B46CE0">
        <w:rPr>
          <w:rFonts w:cs="Times New Roman"/>
          <w:color w:val="000000" w:themeColor="text1"/>
        </w:rPr>
        <w:t xml:space="preserve"> </w:t>
      </w:r>
    </w:p>
    <w:p w14:paraId="0E5C9B10" w14:textId="2143E941" w:rsidR="00BA55D0" w:rsidRPr="00B46CE0" w:rsidRDefault="00BA55D0" w:rsidP="00933553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Social media such as Facebook, Instagram, Pinterest, Snapchat, Twitter, etc.</w:t>
      </w:r>
      <w:r w:rsidR="00FD1A63" w:rsidRPr="00B46CE0">
        <w:rPr>
          <w:rFonts w:cs="Times New Roman"/>
          <w:color w:val="000000" w:themeColor="text1"/>
        </w:rPr>
        <w:t xml:space="preserve"> </w:t>
      </w:r>
    </w:p>
    <w:p w14:paraId="11B56E96" w14:textId="77777777" w:rsidR="00BA55D0" w:rsidRPr="00B46CE0" w:rsidRDefault="00BA55D0" w:rsidP="00933553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TV</w:t>
      </w:r>
    </w:p>
    <w:p w14:paraId="786025B0" w14:textId="77777777" w:rsidR="00BA55D0" w:rsidRPr="00B46CE0" w:rsidRDefault="00BA55D0" w:rsidP="00933553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Radio</w:t>
      </w:r>
    </w:p>
    <w:p w14:paraId="1B92CFCB" w14:textId="2E4B7E95" w:rsidR="00BA55D0" w:rsidRPr="00B46CE0" w:rsidRDefault="00BA55D0" w:rsidP="00933553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Music</w:t>
      </w:r>
      <w:r w:rsidR="00FD1A63" w:rsidRPr="00B46CE0">
        <w:rPr>
          <w:rFonts w:cs="Times New Roman"/>
          <w:color w:val="000000" w:themeColor="text1"/>
        </w:rPr>
        <w:t xml:space="preserve"> </w:t>
      </w:r>
    </w:p>
    <w:p w14:paraId="6A3A6627" w14:textId="3897B019" w:rsidR="00BA55D0" w:rsidRPr="00B46CE0" w:rsidRDefault="00BA55D0" w:rsidP="00933553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Book, newspaper, or magazine</w:t>
      </w:r>
      <w:r w:rsidR="00FD1A63" w:rsidRPr="00B46CE0">
        <w:rPr>
          <w:rFonts w:cs="Times New Roman"/>
          <w:color w:val="000000" w:themeColor="text1"/>
        </w:rPr>
        <w:t xml:space="preserve"> </w:t>
      </w:r>
    </w:p>
    <w:p w14:paraId="5D6DC3FA" w14:textId="5706BD44" w:rsidR="00BA55D0" w:rsidRPr="00B46CE0" w:rsidRDefault="00BA55D0" w:rsidP="00933553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B46CE0">
        <w:rPr>
          <w:rFonts w:cs="Times New Roman"/>
          <w:color w:val="000000" w:themeColor="text1"/>
        </w:rPr>
        <w:t>Other (please specify)</w:t>
      </w:r>
      <w:r w:rsidR="00FD1A63" w:rsidRPr="00B46CE0">
        <w:rPr>
          <w:rFonts w:cs="Times New Roman"/>
          <w:color w:val="000000" w:themeColor="text1"/>
        </w:rPr>
        <w:t xml:space="preserve"> </w:t>
      </w:r>
    </w:p>
    <w:p w14:paraId="5704378B" w14:textId="77777777" w:rsidR="00BA55D0" w:rsidRPr="00933553" w:rsidRDefault="00BA55D0" w:rsidP="00933553">
      <w:pPr>
        <w:widowControl w:val="0"/>
        <w:autoSpaceDE w:val="0"/>
        <w:autoSpaceDN w:val="0"/>
        <w:adjustRightInd w:val="0"/>
        <w:ind w:left="720"/>
        <w:rPr>
          <w:rFonts w:cs="Times New Roman"/>
        </w:rPr>
      </w:pPr>
    </w:p>
    <w:tbl>
      <w:tblPr>
        <w:tblStyle w:val="TableGrid"/>
        <w:tblpPr w:leftFromText="180" w:rightFromText="180" w:vertAnchor="text" w:horzAnchor="page" w:tblpX="2629" w:tblpY="-42"/>
        <w:tblW w:w="0" w:type="auto"/>
        <w:tblLook w:val="00A0" w:firstRow="1" w:lastRow="0" w:firstColumn="1" w:lastColumn="0" w:noHBand="0" w:noVBand="0"/>
      </w:tblPr>
      <w:tblGrid>
        <w:gridCol w:w="3150"/>
      </w:tblGrid>
      <w:tr w:rsidR="00BA55D0" w:rsidRPr="00933553" w14:paraId="6FC62662" w14:textId="77777777">
        <w:trPr>
          <w:trHeight w:val="173"/>
        </w:trPr>
        <w:tc>
          <w:tcPr>
            <w:tcW w:w="3150" w:type="dxa"/>
          </w:tcPr>
          <w:p w14:paraId="57D3B4A6" w14:textId="77777777" w:rsidR="00BA55D0" w:rsidRPr="00933553" w:rsidRDefault="00BA55D0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</w:rPr>
            </w:pPr>
          </w:p>
        </w:tc>
      </w:tr>
    </w:tbl>
    <w:p w14:paraId="1FBB74E4" w14:textId="77777777" w:rsidR="00BA55D0" w:rsidRPr="00933553" w:rsidRDefault="00BA55D0" w:rsidP="00933553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758008E5" w14:textId="77777777" w:rsidR="00BA55D0" w:rsidRPr="00933553" w:rsidRDefault="00BA55D0" w:rsidP="00933553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6AA11CE9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214F3020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3F7058A5" w14:textId="1FF9C9D6" w:rsidR="00096C41" w:rsidRPr="00984582" w:rsidRDefault="000941A1" w:rsidP="00984582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</w:rPr>
      </w:pPr>
      <w:r w:rsidRPr="00984582">
        <w:rPr>
          <w:rFonts w:cs="Times New Roman"/>
          <w:b/>
          <w:bCs/>
        </w:rPr>
        <w:t>Which of the following social media tools do you use? (Choose all that apply)</w:t>
      </w:r>
    </w:p>
    <w:p w14:paraId="540588B5" w14:textId="77777777" w:rsidR="001470B9" w:rsidRPr="00933553" w:rsidRDefault="001470B9" w:rsidP="00933553">
      <w:pPr>
        <w:widowControl w:val="0"/>
        <w:autoSpaceDE w:val="0"/>
        <w:autoSpaceDN w:val="0"/>
        <w:adjustRightInd w:val="0"/>
        <w:rPr>
          <w:rFonts w:cs="Times New Roman"/>
        </w:rPr>
      </w:pPr>
    </w:p>
    <w:tbl>
      <w:tblPr>
        <w:tblStyle w:val="TableGrid"/>
        <w:tblW w:w="0" w:type="auto"/>
        <w:jc w:val="center"/>
        <w:tblLayout w:type="fixed"/>
        <w:tblLook w:val="00A0" w:firstRow="1" w:lastRow="0" w:firstColumn="1" w:lastColumn="0" w:noHBand="0" w:noVBand="0"/>
      </w:tblPr>
      <w:tblGrid>
        <w:gridCol w:w="1908"/>
        <w:gridCol w:w="5130"/>
      </w:tblGrid>
      <w:tr w:rsidR="001470B9" w:rsidRPr="00933553" w14:paraId="5E1C5E31" w14:textId="77777777" w:rsidTr="00E812B5">
        <w:trPr>
          <w:jc w:val="center"/>
        </w:trPr>
        <w:tc>
          <w:tcPr>
            <w:tcW w:w="1908" w:type="dxa"/>
          </w:tcPr>
          <w:p w14:paraId="735A6EA1" w14:textId="77777777" w:rsidR="001470B9" w:rsidRPr="00933553" w:rsidRDefault="00096C41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b/>
              </w:rPr>
            </w:pPr>
            <w:r w:rsidRPr="00933553">
              <w:rPr>
                <w:rFonts w:cs="Times New Roman"/>
                <w:b/>
              </w:rPr>
              <w:t>Social Media Tool</w:t>
            </w:r>
            <w:r w:rsidRPr="00933553">
              <w:rPr>
                <w:rFonts w:cs="Times New Roman"/>
                <w:b/>
              </w:rPr>
              <w:tab/>
            </w:r>
          </w:p>
        </w:tc>
        <w:tc>
          <w:tcPr>
            <w:tcW w:w="5130" w:type="dxa"/>
          </w:tcPr>
          <w:p w14:paraId="6F52FF63" w14:textId="77777777" w:rsidR="001470B9" w:rsidRPr="00933553" w:rsidRDefault="00096C41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b/>
                <w:bCs/>
              </w:rPr>
            </w:pPr>
            <w:r w:rsidRPr="00933553">
              <w:rPr>
                <w:rFonts w:cs="Times New Roman"/>
                <w:b/>
                <w:bCs/>
              </w:rPr>
              <w:t>How often d</w:t>
            </w:r>
            <w:r w:rsidR="00622E3D" w:rsidRPr="00933553">
              <w:rPr>
                <w:rFonts w:cs="Times New Roman"/>
                <w:b/>
                <w:bCs/>
              </w:rPr>
              <w:t>o you use the social media tool</w:t>
            </w:r>
            <w:r w:rsidRPr="00933553">
              <w:rPr>
                <w:rFonts w:cs="Times New Roman"/>
                <w:b/>
                <w:bCs/>
              </w:rPr>
              <w:t>?</w:t>
            </w:r>
          </w:p>
        </w:tc>
      </w:tr>
      <w:tr w:rsidR="001470B9" w:rsidRPr="00933553" w14:paraId="77AF7DA0" w14:textId="77777777" w:rsidTr="00E812B5">
        <w:trPr>
          <w:jc w:val="center"/>
        </w:trPr>
        <w:tc>
          <w:tcPr>
            <w:tcW w:w="1908" w:type="dxa"/>
          </w:tcPr>
          <w:p w14:paraId="015666EE" w14:textId="0DF7BC1F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Twitter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6AB765DD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18CBD257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5E5106A1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65784313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51B22204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39CFE5CB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15B549C2" w14:textId="77777777" w:rsidTr="00E812B5">
        <w:trPr>
          <w:jc w:val="center"/>
        </w:trPr>
        <w:tc>
          <w:tcPr>
            <w:tcW w:w="1908" w:type="dxa"/>
          </w:tcPr>
          <w:p w14:paraId="22735E02" w14:textId="5C218BA9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Facebook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3EEA485F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3CE72F97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0C198DD9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4B637714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41DC0B6A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31AEB07C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40C0D633" w14:textId="77777777" w:rsidTr="00E812B5">
        <w:trPr>
          <w:jc w:val="center"/>
        </w:trPr>
        <w:tc>
          <w:tcPr>
            <w:tcW w:w="1908" w:type="dxa"/>
          </w:tcPr>
          <w:p w14:paraId="66DB609B" w14:textId="7A4FA2B2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Google+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0915FEF1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2BE214DB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1B46DCF8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0897CD8B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42B510DB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375486B6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122AC145" w14:textId="77777777" w:rsidTr="00E812B5">
        <w:trPr>
          <w:jc w:val="center"/>
        </w:trPr>
        <w:tc>
          <w:tcPr>
            <w:tcW w:w="1908" w:type="dxa"/>
          </w:tcPr>
          <w:p w14:paraId="40E63373" w14:textId="7303F80B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LinkedIn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5A50A335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62921FB0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1AD6914F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34914C88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4531C629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218BFB0C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7A121B46" w14:textId="77777777" w:rsidTr="00E812B5">
        <w:trPr>
          <w:jc w:val="center"/>
        </w:trPr>
        <w:tc>
          <w:tcPr>
            <w:tcW w:w="1908" w:type="dxa"/>
          </w:tcPr>
          <w:p w14:paraId="0D45399A" w14:textId="725A0667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lastRenderedPageBreak/>
              <w:t>YouTube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33BF9200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5750E7A9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55D41A2E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44FD441B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432AA124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5574BA0B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0D93A68A" w14:textId="77777777" w:rsidTr="00E812B5">
        <w:trPr>
          <w:jc w:val="center"/>
        </w:trPr>
        <w:tc>
          <w:tcPr>
            <w:tcW w:w="1908" w:type="dxa"/>
          </w:tcPr>
          <w:p w14:paraId="23AD401F" w14:textId="4FE3D8E0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alesforce Chatter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4881AA1F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31683E54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072BF8E8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3CF88E55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2679399C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13A3CA46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411D056C" w14:textId="77777777" w:rsidTr="00E812B5">
        <w:trPr>
          <w:jc w:val="center"/>
        </w:trPr>
        <w:tc>
          <w:tcPr>
            <w:tcW w:w="1908" w:type="dxa"/>
          </w:tcPr>
          <w:p w14:paraId="7468BE11" w14:textId="19E3652D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kype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71508C62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3A266F55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6F89E0B9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177F190A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01F0439E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795EB39A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2377F1C8" w14:textId="77777777" w:rsidTr="00E812B5">
        <w:trPr>
          <w:jc w:val="center"/>
        </w:trPr>
        <w:tc>
          <w:tcPr>
            <w:tcW w:w="1908" w:type="dxa"/>
          </w:tcPr>
          <w:p w14:paraId="1165CEFD" w14:textId="0D232F89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Tango</w:t>
            </w:r>
          </w:p>
        </w:tc>
        <w:tc>
          <w:tcPr>
            <w:tcW w:w="5130" w:type="dxa"/>
          </w:tcPr>
          <w:p w14:paraId="09C26FB8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034494FA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7913F7F5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0E1C7A9B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75983571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6B472589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545AF15B" w14:textId="77777777" w:rsidTr="00E812B5">
        <w:trPr>
          <w:jc w:val="center"/>
        </w:trPr>
        <w:tc>
          <w:tcPr>
            <w:tcW w:w="1908" w:type="dxa"/>
          </w:tcPr>
          <w:p w14:paraId="4B83469E" w14:textId="2A737F53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proofErr w:type="spellStart"/>
            <w:r w:rsidRPr="00B46CE0">
              <w:rPr>
                <w:rFonts w:cs="Times New Roman"/>
                <w:color w:val="000000" w:themeColor="text1"/>
              </w:rPr>
              <w:t>MySpace</w:t>
            </w:r>
            <w:proofErr w:type="spellEnd"/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063907C0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54EAF6E3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550E4DC3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20CA0FE1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02CFDCA5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7B50585D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1B6AAD59" w14:textId="77777777" w:rsidTr="00E812B5">
        <w:trPr>
          <w:jc w:val="center"/>
        </w:trPr>
        <w:tc>
          <w:tcPr>
            <w:tcW w:w="1908" w:type="dxa"/>
          </w:tcPr>
          <w:p w14:paraId="3FEA0D7F" w14:textId="4AA80277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Digg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11148806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5BB2FB36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7C5C26D2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764A4F2E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1BCC9285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121DC712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0E1B7BDA" w14:textId="77777777" w:rsidTr="00E812B5">
        <w:trPr>
          <w:jc w:val="center"/>
        </w:trPr>
        <w:tc>
          <w:tcPr>
            <w:tcW w:w="1908" w:type="dxa"/>
          </w:tcPr>
          <w:p w14:paraId="6688DE76" w14:textId="5AB41C21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Flickr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2BCB3860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2E3E76BE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2D5E35E2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1245F74C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212CCA12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4E50D580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180A2435" w14:textId="77777777" w:rsidTr="00E812B5">
        <w:trPr>
          <w:jc w:val="center"/>
        </w:trPr>
        <w:tc>
          <w:tcPr>
            <w:tcW w:w="1908" w:type="dxa"/>
          </w:tcPr>
          <w:p w14:paraId="4F6B0055" w14:textId="0A758D23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Reddit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56F8A82D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1C58A463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0FA71BDF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18E4EC71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214F67E5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lastRenderedPageBreak/>
              <w:t>Several times per month</w:t>
            </w:r>
          </w:p>
          <w:p w14:paraId="7E51828C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384504D3" w14:textId="77777777" w:rsidTr="00E812B5">
        <w:trPr>
          <w:jc w:val="center"/>
        </w:trPr>
        <w:tc>
          <w:tcPr>
            <w:tcW w:w="1908" w:type="dxa"/>
          </w:tcPr>
          <w:p w14:paraId="581BB5BB" w14:textId="44D3BFE5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lastRenderedPageBreak/>
              <w:t>Instagram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3A17B4C7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3A7F1B12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393E6724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2A07B59C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04CED9DF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0E88FC55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0A09D947" w14:textId="77777777" w:rsidTr="00E812B5">
        <w:trPr>
          <w:jc w:val="center"/>
        </w:trPr>
        <w:tc>
          <w:tcPr>
            <w:tcW w:w="1908" w:type="dxa"/>
          </w:tcPr>
          <w:p w14:paraId="4AD6D21E" w14:textId="78D2AA14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Pinterest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2E479CF8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0C5DA84B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000E02B1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3489F1AE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2B096E97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23E457D2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  <w:tr w:rsidR="001470B9" w:rsidRPr="00933553" w14:paraId="5C4CB51F" w14:textId="77777777" w:rsidTr="00E812B5">
        <w:trPr>
          <w:jc w:val="center"/>
        </w:trPr>
        <w:tc>
          <w:tcPr>
            <w:tcW w:w="1908" w:type="dxa"/>
          </w:tcPr>
          <w:p w14:paraId="36E11EEF" w14:textId="39FEA37C" w:rsidR="001470B9" w:rsidRPr="00B46CE0" w:rsidRDefault="00F667AD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napchat</w:t>
            </w:r>
            <w:r w:rsidR="00FD1A63" w:rsidRPr="00B46CE0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5130" w:type="dxa"/>
          </w:tcPr>
          <w:p w14:paraId="756C7BC1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All the time</w:t>
            </w:r>
          </w:p>
          <w:p w14:paraId="5DD49F83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a day</w:t>
            </w:r>
          </w:p>
          <w:p w14:paraId="40F83CEE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1-2 times per day</w:t>
            </w:r>
          </w:p>
          <w:p w14:paraId="0E465639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week</w:t>
            </w:r>
          </w:p>
          <w:p w14:paraId="3B66816E" w14:textId="77777777" w:rsidR="004E7F3B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Several times per month</w:t>
            </w:r>
          </w:p>
          <w:p w14:paraId="66801FB1" w14:textId="77777777" w:rsidR="001470B9" w:rsidRPr="00B46CE0" w:rsidRDefault="004E7F3B" w:rsidP="00933553">
            <w:pPr>
              <w:pStyle w:val="ListParagraph"/>
              <w:widowControl w:val="0"/>
              <w:numPr>
                <w:ilvl w:val="0"/>
                <w:numId w:val="28"/>
              </w:numPr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B46CE0">
              <w:rPr>
                <w:rFonts w:cs="Times New Roman"/>
                <w:color w:val="000000" w:themeColor="text1"/>
              </w:rPr>
              <w:t>Never</w:t>
            </w:r>
          </w:p>
        </w:tc>
      </w:tr>
    </w:tbl>
    <w:p w14:paraId="05CD4EB7" w14:textId="77777777" w:rsidR="00A269AF" w:rsidRPr="00933553" w:rsidRDefault="00A269AF" w:rsidP="00933553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30517DE6" w14:textId="2CACFEA5" w:rsidR="00BC5713" w:rsidRPr="00933553" w:rsidRDefault="00A269AF" w:rsidP="00E812B5">
      <w:pPr>
        <w:widowControl w:val="0"/>
        <w:autoSpaceDE w:val="0"/>
        <w:autoSpaceDN w:val="0"/>
        <w:adjustRightInd w:val="0"/>
        <w:jc w:val="center"/>
        <w:rPr>
          <w:rFonts w:cs="Times New Roman"/>
          <w:b/>
        </w:rPr>
      </w:pPr>
      <w:r w:rsidRPr="00933553">
        <w:rPr>
          <w:rFonts w:cs="Times New Roman"/>
          <w:b/>
        </w:rPr>
        <w:t>I use other social media tool(s). (Please specify)</w:t>
      </w:r>
    </w:p>
    <w:p w14:paraId="4157BBF8" w14:textId="77777777" w:rsidR="00A269AF" w:rsidRPr="00933553" w:rsidRDefault="00A269AF" w:rsidP="00E812B5">
      <w:pPr>
        <w:widowControl w:val="0"/>
        <w:autoSpaceDE w:val="0"/>
        <w:autoSpaceDN w:val="0"/>
        <w:adjustRightInd w:val="0"/>
        <w:jc w:val="center"/>
        <w:rPr>
          <w:rFonts w:cs="Times New Roman"/>
        </w:rPr>
      </w:pPr>
    </w:p>
    <w:tbl>
      <w:tblPr>
        <w:tblStyle w:val="TableGrid"/>
        <w:tblpPr w:leftFromText="180" w:rightFromText="180" w:vertAnchor="text" w:horzAnchor="page" w:tblpXSpec="center" w:tblpY="-42"/>
        <w:tblW w:w="0" w:type="auto"/>
        <w:tblLook w:val="00A0" w:firstRow="1" w:lastRow="0" w:firstColumn="1" w:lastColumn="0" w:noHBand="0" w:noVBand="0"/>
      </w:tblPr>
      <w:tblGrid>
        <w:gridCol w:w="6768"/>
      </w:tblGrid>
      <w:tr w:rsidR="00A269AF" w:rsidRPr="00933553" w14:paraId="7E7426E0" w14:textId="77777777" w:rsidTr="00E812B5">
        <w:trPr>
          <w:trHeight w:val="173"/>
        </w:trPr>
        <w:tc>
          <w:tcPr>
            <w:tcW w:w="6768" w:type="dxa"/>
          </w:tcPr>
          <w:p w14:paraId="5DD2E3A5" w14:textId="77777777" w:rsidR="00A269AF" w:rsidRPr="00933553" w:rsidRDefault="00A269AF" w:rsidP="00E812B5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</w:rPr>
            </w:pPr>
          </w:p>
        </w:tc>
      </w:tr>
    </w:tbl>
    <w:p w14:paraId="49045BD5" w14:textId="77777777" w:rsidR="007A21E5" w:rsidRPr="00933553" w:rsidRDefault="007A21E5" w:rsidP="00E812B5">
      <w:pPr>
        <w:widowControl w:val="0"/>
        <w:autoSpaceDE w:val="0"/>
        <w:autoSpaceDN w:val="0"/>
        <w:adjustRightInd w:val="0"/>
        <w:jc w:val="center"/>
        <w:rPr>
          <w:rFonts w:cs="Times New Roman"/>
        </w:rPr>
      </w:pPr>
    </w:p>
    <w:p w14:paraId="4743C8FB" w14:textId="77777777" w:rsidR="007A21E5" w:rsidRPr="00933553" w:rsidRDefault="007A21E5" w:rsidP="00933553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0E820D6B" w14:textId="64390FE3" w:rsidR="007A21E5" w:rsidRPr="00984582" w:rsidRDefault="007A21E5" w:rsidP="00984582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984582">
        <w:rPr>
          <w:rFonts w:cs="Times New Roman"/>
          <w:b/>
          <w:bCs/>
          <w:color w:val="000000" w:themeColor="text1"/>
        </w:rPr>
        <w:t>Do you currently have your own profile on a social networking site like Instagram, Pinterest, Snapchat, Facebook, Twitter, or else?</w:t>
      </w:r>
      <w:r w:rsidR="00BC5713" w:rsidRPr="00984582">
        <w:rPr>
          <w:rFonts w:cs="Times New Roman"/>
          <w:b/>
          <w:bCs/>
          <w:color w:val="000000" w:themeColor="text1"/>
        </w:rPr>
        <w:t xml:space="preserve"> </w:t>
      </w:r>
    </w:p>
    <w:p w14:paraId="2E49793F" w14:textId="77777777" w:rsidR="007A21E5" w:rsidRPr="00933553" w:rsidRDefault="007A21E5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3BD2247" w14:textId="77777777" w:rsidR="007A21E5" w:rsidRPr="00933553" w:rsidRDefault="007A21E5" w:rsidP="00933553">
      <w:pPr>
        <w:pStyle w:val="ListParagraph"/>
        <w:widowControl w:val="0"/>
        <w:numPr>
          <w:ilvl w:val="0"/>
          <w:numId w:val="37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933553">
        <w:rPr>
          <w:rFonts w:cs="Times New Roman"/>
          <w:color w:val="000000" w:themeColor="text1"/>
        </w:rPr>
        <w:t>Yes</w:t>
      </w:r>
    </w:p>
    <w:p w14:paraId="19D8E712" w14:textId="77777777" w:rsidR="007A21E5" w:rsidRPr="00933553" w:rsidRDefault="007A21E5" w:rsidP="00933553">
      <w:pPr>
        <w:pStyle w:val="ListParagraph"/>
        <w:widowControl w:val="0"/>
        <w:numPr>
          <w:ilvl w:val="0"/>
          <w:numId w:val="37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933553">
        <w:rPr>
          <w:rFonts w:cs="Times New Roman"/>
          <w:color w:val="000000" w:themeColor="text1"/>
        </w:rPr>
        <w:t>No</w:t>
      </w:r>
    </w:p>
    <w:p w14:paraId="312558E2" w14:textId="77777777" w:rsidR="007A21E5" w:rsidRPr="00933553" w:rsidRDefault="007A21E5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0CFAA8D" w14:textId="0F50AC76" w:rsidR="007A21E5" w:rsidRPr="00984582" w:rsidRDefault="007A21E5" w:rsidP="00984582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984582">
        <w:rPr>
          <w:rFonts w:cs="Times New Roman"/>
          <w:b/>
          <w:bCs/>
          <w:color w:val="000000" w:themeColor="text1"/>
        </w:rPr>
        <w:t>If yes, how often do you use your social networking account? (If not, please select "Never")</w:t>
      </w:r>
      <w:r w:rsidR="00BC5713" w:rsidRPr="00984582">
        <w:rPr>
          <w:rFonts w:cs="Times New Roman"/>
          <w:b/>
          <w:bCs/>
          <w:color w:val="000000" w:themeColor="text1"/>
        </w:rPr>
        <w:t xml:space="preserve"> </w:t>
      </w:r>
    </w:p>
    <w:p w14:paraId="39CE8B89" w14:textId="77777777" w:rsidR="007A21E5" w:rsidRPr="00933553" w:rsidRDefault="007A21E5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3CBD5F8" w14:textId="77777777" w:rsidR="007A21E5" w:rsidRPr="00933553" w:rsidRDefault="007A21E5" w:rsidP="00933553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933553">
        <w:rPr>
          <w:rFonts w:cs="Times New Roman"/>
          <w:color w:val="000000" w:themeColor="text1"/>
        </w:rPr>
        <w:t>Daily</w:t>
      </w:r>
    </w:p>
    <w:p w14:paraId="7DDC702B" w14:textId="77777777" w:rsidR="007A21E5" w:rsidRPr="00933553" w:rsidRDefault="007A21E5" w:rsidP="00933553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933553">
        <w:rPr>
          <w:rFonts w:cs="Times New Roman"/>
          <w:color w:val="000000" w:themeColor="text1"/>
        </w:rPr>
        <w:t>Weekly</w:t>
      </w:r>
    </w:p>
    <w:p w14:paraId="0CC8231A" w14:textId="77777777" w:rsidR="007A21E5" w:rsidRPr="00933553" w:rsidRDefault="007A21E5" w:rsidP="00933553">
      <w:pPr>
        <w:pStyle w:val="ListParagraph"/>
        <w:widowControl w:val="0"/>
        <w:numPr>
          <w:ilvl w:val="0"/>
          <w:numId w:val="33"/>
        </w:numPr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933553">
        <w:rPr>
          <w:rFonts w:cs="Times New Roman"/>
          <w:color w:val="000000" w:themeColor="text1"/>
        </w:rPr>
        <w:t>Monthly</w:t>
      </w:r>
    </w:p>
    <w:p w14:paraId="74F74B1F" w14:textId="77777777" w:rsidR="007A21E5" w:rsidRPr="00933553" w:rsidRDefault="007A21E5" w:rsidP="00933553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  <w:r w:rsidRPr="00933553">
        <w:rPr>
          <w:rFonts w:cs="Times New Roman"/>
          <w:color w:val="000000" w:themeColor="text1"/>
        </w:rPr>
        <w:t>Less than monthly</w:t>
      </w:r>
    </w:p>
    <w:p w14:paraId="4E09EAAF" w14:textId="77777777" w:rsidR="007A21E5" w:rsidRPr="00933553" w:rsidRDefault="007A21E5" w:rsidP="00933553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  <w:r w:rsidRPr="00933553">
        <w:rPr>
          <w:rFonts w:cs="Times New Roman"/>
          <w:color w:val="000000" w:themeColor="text1"/>
        </w:rPr>
        <w:t>Rarely</w:t>
      </w:r>
    </w:p>
    <w:p w14:paraId="6D7D1051" w14:textId="77777777" w:rsidR="002F46C6" w:rsidRPr="00933553" w:rsidRDefault="007A21E5" w:rsidP="00933553">
      <w:pPr>
        <w:pStyle w:val="ListParagraph"/>
        <w:widowControl w:val="0"/>
        <w:numPr>
          <w:ilvl w:val="0"/>
          <w:numId w:val="31"/>
        </w:numPr>
        <w:autoSpaceDE w:val="0"/>
        <w:autoSpaceDN w:val="0"/>
        <w:adjustRightInd w:val="0"/>
        <w:ind w:left="720"/>
        <w:rPr>
          <w:rFonts w:cs="Times New Roman"/>
          <w:color w:val="000000" w:themeColor="text1"/>
        </w:rPr>
      </w:pPr>
      <w:r w:rsidRPr="00933553">
        <w:rPr>
          <w:rFonts w:cs="Times New Roman"/>
          <w:color w:val="000000" w:themeColor="text1"/>
        </w:rPr>
        <w:t>Never</w:t>
      </w:r>
    </w:p>
    <w:p w14:paraId="71E7DDF9" w14:textId="77777777" w:rsidR="002F46C6" w:rsidRPr="00933553" w:rsidRDefault="002F46C6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6E05DBF9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0D2258E7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5577EB65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16992837" w14:textId="77777777" w:rsidR="002D54AA" w:rsidRDefault="002D54AA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222FF05A" w14:textId="77777777" w:rsidR="00166590" w:rsidRDefault="00166590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673B7EAF" w14:textId="3F8CFD03" w:rsidR="007A21E5" w:rsidRPr="00984582" w:rsidRDefault="002F46C6" w:rsidP="00984582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984582">
        <w:rPr>
          <w:rFonts w:cs="Times New Roman"/>
          <w:b/>
          <w:bCs/>
          <w:color w:val="000000" w:themeColor="text1"/>
        </w:rPr>
        <w:lastRenderedPageBreak/>
        <w:t>The following statements ask about your thoughts and feelings in a variety of situations.</w:t>
      </w:r>
      <w:r w:rsidR="00164481" w:rsidRPr="00984582">
        <w:rPr>
          <w:rFonts w:cs="Times New Roman"/>
          <w:b/>
          <w:bCs/>
          <w:color w:val="000000" w:themeColor="text1"/>
        </w:rPr>
        <w:t xml:space="preserve"> For each statement, indicate how well it describes you by choosing the appropriate number on a scale from 0 to 4:</w:t>
      </w:r>
      <w:r w:rsidR="00E812B5">
        <w:rPr>
          <w:rFonts w:cs="Times New Roman"/>
          <w:b/>
          <w:bCs/>
          <w:color w:val="000000" w:themeColor="text1"/>
        </w:rPr>
        <w:t xml:space="preserve"> </w:t>
      </w:r>
      <w:r w:rsidR="00E812B5">
        <w:rPr>
          <w:rFonts w:cs="Times New Roman"/>
          <w:b/>
          <w:bCs/>
          <w:color w:val="000000" w:themeColor="text1"/>
        </w:rPr>
        <w:fldChar w:fldCharType="begin"/>
      </w:r>
      <w:r w:rsidR="00E812B5">
        <w:rPr>
          <w:rFonts w:cs="Times New Roman"/>
          <w:b/>
          <w:bCs/>
          <w:color w:val="000000" w:themeColor="text1"/>
        </w:rPr>
        <w:instrText xml:space="preserve"> ADDIN EN.CITE &lt;EndNote&gt;&lt;Cite&gt;&lt;Author&gt;Van Dyne&lt;/Author&gt;&lt;Year&gt;2009&lt;/Year&gt;&lt;RecNum&gt;2&lt;/RecNum&gt;&lt;DisplayText&gt;[3]&lt;/DisplayText&gt;&lt;record&gt;&lt;rec-number&gt;2&lt;/rec-number&gt;&lt;foreign-keys&gt;&lt;key app="EN" db-id="pdf0a2wdcz99e7edstop2vz4s2sfzpp22zw5" timestamp="1643223271"&gt;2&lt;/key&gt;&lt;/foreign-keys&gt;&lt;ref-type name="Book Section"&gt;5&lt;/ref-type&gt;&lt;contributors&gt;&lt;authors&gt;&lt;author&gt;Van Dyne, Linn&lt;/author&gt;&lt;author&gt;Ang, Soon&lt;/author&gt;&lt;author&gt;Koh, Christine&lt;/author&gt;&lt;/authors&gt;&lt;/contributors&gt;&lt;titles&gt;&lt;title&gt;Cultural intelligence: Measurement and scale development&lt;/title&gt;&lt;secondary-title&gt;Contemporary leadership and intercultural competence: Exploring the cross-cultural dynamics within organizations.&lt;/secondary-title&gt;&lt;/titles&gt;&lt;pages&gt;233-254&lt;/pages&gt;&lt;keywords&gt;&lt;keyword&gt;*Competence&lt;/keyword&gt;&lt;keyword&gt;*Cross Cultural Psychology&lt;/keyword&gt;&lt;keyword&gt;*Intelligence&lt;/keyword&gt;&lt;keyword&gt;*Measurement&lt;/keyword&gt;&lt;keyword&gt;*Test Validity&lt;/keyword&gt;&lt;keyword&gt;Culture (Anthropological)&lt;/keyword&gt;&lt;/keywords&gt;&lt;dates&gt;&lt;year&gt;2009&lt;/year&gt;&lt;/dates&gt;&lt;pub-location&gt;Thousand Oaks, CA, US&lt;/pub-location&gt;&lt;publisher&gt;Sage Publications, Inc&lt;/publisher&gt;&lt;isbn&gt;978-1-4129-5453-2 (Paperback); 978-1-4129-5452-5 (Hardcover)&lt;/isbn&gt;&lt;urls&gt;&lt;/urls&gt;&lt;electronic-resource-num&gt;10.4135/9781452274942.n18&lt;/electronic-resource-num&gt;&lt;/record&gt;&lt;/Cite&gt;&lt;/EndNote&gt;</w:instrText>
      </w:r>
      <w:r w:rsidR="00E812B5">
        <w:rPr>
          <w:rFonts w:cs="Times New Roman"/>
          <w:b/>
          <w:bCs/>
          <w:color w:val="000000" w:themeColor="text1"/>
        </w:rPr>
        <w:fldChar w:fldCharType="separate"/>
      </w:r>
      <w:r w:rsidR="00E812B5">
        <w:rPr>
          <w:rFonts w:cs="Times New Roman"/>
          <w:b/>
          <w:bCs/>
          <w:noProof/>
          <w:color w:val="000000" w:themeColor="text1"/>
        </w:rPr>
        <w:t>[3]</w:t>
      </w:r>
      <w:r w:rsidR="00E812B5">
        <w:rPr>
          <w:rFonts w:cs="Times New Roman"/>
          <w:b/>
          <w:bCs/>
          <w:color w:val="000000" w:themeColor="text1"/>
        </w:rPr>
        <w:fldChar w:fldCharType="end"/>
      </w:r>
    </w:p>
    <w:p w14:paraId="7077E8B2" w14:textId="77777777" w:rsidR="007A21E5" w:rsidRPr="00933553" w:rsidRDefault="007A21E5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tbl>
      <w:tblPr>
        <w:tblStyle w:val="TableGrid"/>
        <w:tblW w:w="8929" w:type="dxa"/>
        <w:tblLook w:val="00A0" w:firstRow="1" w:lastRow="0" w:firstColumn="1" w:lastColumn="0" w:noHBand="0" w:noVBand="0"/>
      </w:tblPr>
      <w:tblGrid>
        <w:gridCol w:w="2448"/>
        <w:gridCol w:w="1296"/>
        <w:gridCol w:w="1296"/>
        <w:gridCol w:w="1296"/>
        <w:gridCol w:w="1296"/>
        <w:gridCol w:w="1297"/>
      </w:tblGrid>
      <w:tr w:rsidR="00933553" w:rsidRPr="00933553" w14:paraId="1832DF5C" w14:textId="77777777" w:rsidTr="002D54AA">
        <w:tc>
          <w:tcPr>
            <w:tcW w:w="2448" w:type="dxa"/>
          </w:tcPr>
          <w:p w14:paraId="4326EECC" w14:textId="77777777" w:rsidR="00523E50" w:rsidRPr="00933553" w:rsidRDefault="00523E50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7A3E4F2" w14:textId="77777777" w:rsidR="002F46C6" w:rsidRPr="00933553" w:rsidRDefault="002F46C6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7592F3C6" w14:textId="5D2CA9CC" w:rsidR="002F46C6" w:rsidRPr="00933553" w:rsidRDefault="002F46C6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0 (does not describe me very well)</w:t>
            </w:r>
          </w:p>
        </w:tc>
        <w:tc>
          <w:tcPr>
            <w:tcW w:w="1296" w:type="dxa"/>
          </w:tcPr>
          <w:p w14:paraId="219EE74C" w14:textId="77777777" w:rsidR="002F46C6" w:rsidRPr="00933553" w:rsidRDefault="002F46C6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1296" w:type="dxa"/>
          </w:tcPr>
          <w:p w14:paraId="681C0588" w14:textId="77777777" w:rsidR="002F46C6" w:rsidRPr="00933553" w:rsidRDefault="002F46C6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2</w:t>
            </w:r>
          </w:p>
        </w:tc>
        <w:tc>
          <w:tcPr>
            <w:tcW w:w="1296" w:type="dxa"/>
          </w:tcPr>
          <w:p w14:paraId="160D11B8" w14:textId="77777777" w:rsidR="002F46C6" w:rsidRPr="00933553" w:rsidRDefault="002F46C6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3</w:t>
            </w:r>
          </w:p>
        </w:tc>
        <w:tc>
          <w:tcPr>
            <w:tcW w:w="1297" w:type="dxa"/>
          </w:tcPr>
          <w:p w14:paraId="0E6D751F" w14:textId="6764E931" w:rsidR="002F46C6" w:rsidRPr="00933553" w:rsidRDefault="002F46C6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4 (describes me very well)</w:t>
            </w:r>
          </w:p>
        </w:tc>
      </w:tr>
      <w:tr w:rsidR="00933553" w:rsidRPr="00933553" w14:paraId="125E6A96" w14:textId="77777777" w:rsidTr="002D54AA">
        <w:tc>
          <w:tcPr>
            <w:tcW w:w="2448" w:type="dxa"/>
          </w:tcPr>
          <w:p w14:paraId="72AF8FA1" w14:textId="56B7184F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a. I enjoy interacting with people from different cultures.</w:t>
            </w:r>
            <w:r w:rsidR="00BC5713" w:rsidRPr="00933553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1296" w:type="dxa"/>
          </w:tcPr>
          <w:p w14:paraId="54261111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369A380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6B235AD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4DC1EEF6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23F9274A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8650625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6A97F20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6F7EC59D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6D7013D0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FB51575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105364B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2000C0C7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57F04A7D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8668017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F4CD4A9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1873D39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7" w:type="dxa"/>
          </w:tcPr>
          <w:p w14:paraId="4C4487C7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C19AF7C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06E3238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1E893FB9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6FB405C2" w14:textId="77777777" w:rsidTr="002D54AA">
        <w:tc>
          <w:tcPr>
            <w:tcW w:w="2448" w:type="dxa"/>
          </w:tcPr>
          <w:p w14:paraId="67BE0B2C" w14:textId="3DCC03B5" w:rsidR="00BC5713" w:rsidRPr="00933553" w:rsidRDefault="00CD0B57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b. I am confident that I can socialize with people from a culture that is unfamiliar to me.</w:t>
            </w:r>
          </w:p>
        </w:tc>
        <w:tc>
          <w:tcPr>
            <w:tcW w:w="1296" w:type="dxa"/>
          </w:tcPr>
          <w:p w14:paraId="00BF78FF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C91723A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2D7FFA1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3376794A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6317CF65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37C396C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FB3B501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C33E039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4D2DC419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FC8C14E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3ACBF75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15399132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5C83ECA6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C1A9311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288C932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449B4AB8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7" w:type="dxa"/>
          </w:tcPr>
          <w:p w14:paraId="148E6098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51C6257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CF56326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CE95D7C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17AD52A0" w14:textId="77777777" w:rsidTr="002D54AA">
        <w:tc>
          <w:tcPr>
            <w:tcW w:w="2448" w:type="dxa"/>
          </w:tcPr>
          <w:p w14:paraId="0AF14C54" w14:textId="7E7A17D5" w:rsidR="00BC5713" w:rsidRPr="00933553" w:rsidRDefault="00CD0B57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c. I am sure I can deal with the stress of adjusting to a culture that is new to me.</w:t>
            </w:r>
          </w:p>
        </w:tc>
        <w:tc>
          <w:tcPr>
            <w:tcW w:w="1296" w:type="dxa"/>
          </w:tcPr>
          <w:p w14:paraId="6609F340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6C5DC0E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F97DDF4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02A9D73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0DE72D61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8C4AB97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BF7B964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98FFCC8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03E15B21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771A5A0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DEBE482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3DAA32F5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4571B1C7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5BDF1CA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2F1ABB2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1C54B949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7" w:type="dxa"/>
          </w:tcPr>
          <w:p w14:paraId="7954F564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B56EF4B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126F4B9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2E874D4D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5A8A3D07" w14:textId="77777777" w:rsidTr="002D54AA">
        <w:tc>
          <w:tcPr>
            <w:tcW w:w="2448" w:type="dxa"/>
          </w:tcPr>
          <w:p w14:paraId="243FBB0F" w14:textId="35C7250E" w:rsidR="00BC5713" w:rsidRPr="00933553" w:rsidRDefault="00CD0B57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d. I enjoy living in cultures that are unfamiliar to me.</w:t>
            </w:r>
          </w:p>
        </w:tc>
        <w:tc>
          <w:tcPr>
            <w:tcW w:w="1296" w:type="dxa"/>
          </w:tcPr>
          <w:p w14:paraId="3BF7F029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1C53A33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656802E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6F8053C1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2919F472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3C39174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0AFF963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9FF3A88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2F755F01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4CA7CE9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726BE6D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146435E4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63741A95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82CAD27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4FBA801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25690B80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7" w:type="dxa"/>
          </w:tcPr>
          <w:p w14:paraId="49EAFEDF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74094E4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39CCD89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1185F164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01C783E0" w14:textId="77777777" w:rsidTr="002D54AA">
        <w:tc>
          <w:tcPr>
            <w:tcW w:w="2448" w:type="dxa"/>
          </w:tcPr>
          <w:p w14:paraId="29C79E4A" w14:textId="3F67F988" w:rsidR="00BC5713" w:rsidRPr="00933553" w:rsidRDefault="00CD0B57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e. I am confident that I can get accustomed to shopping while in a different culture</w:t>
            </w:r>
          </w:p>
        </w:tc>
        <w:tc>
          <w:tcPr>
            <w:tcW w:w="1296" w:type="dxa"/>
          </w:tcPr>
          <w:p w14:paraId="6A104C3B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E495AFD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F345070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4FE98D4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3639C313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0FD835F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8A5BAAF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8F7D05A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2600BB14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515B274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C6BCADB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3E520EAC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6D09B187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7EC681A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3628231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652955FC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7" w:type="dxa"/>
          </w:tcPr>
          <w:p w14:paraId="7DD4899F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DB09A3C" w14:textId="77777777" w:rsidR="00CD0B57" w:rsidRPr="00933553" w:rsidRDefault="00CD0B57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B19EB34" w14:textId="77777777" w:rsidR="00CD0B57" w:rsidRPr="00933553" w:rsidRDefault="00CD0B57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C6109F4" w14:textId="77777777" w:rsidR="00CD0B57" w:rsidRPr="00933553" w:rsidRDefault="00CD0B57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5E1ADE9F" w14:textId="77777777" w:rsidR="00164481" w:rsidRPr="00933553" w:rsidRDefault="00164481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7DB6716" w14:textId="77777777" w:rsidR="005227F2" w:rsidRPr="00933553" w:rsidRDefault="005227F2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470E81FF" w14:textId="37F433C7" w:rsidR="00164481" w:rsidRPr="00984582" w:rsidRDefault="00164481" w:rsidP="00984582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984582">
        <w:rPr>
          <w:rFonts w:cs="Times New Roman"/>
          <w:b/>
          <w:bCs/>
          <w:color w:val="000000" w:themeColor="text1"/>
        </w:rPr>
        <w:br w:type="page"/>
      </w:r>
      <w:r w:rsidRPr="00984582">
        <w:rPr>
          <w:rFonts w:cs="Times New Roman"/>
          <w:b/>
          <w:bCs/>
          <w:color w:val="000000" w:themeColor="text1"/>
        </w:rPr>
        <w:lastRenderedPageBreak/>
        <w:t>The following statements ask about your thoughts and feelings in a variety of situations. For each statement, indicate how well it describes you by choosing the appropriate number on a scale from 0 to 4:</w:t>
      </w:r>
      <w:r w:rsidR="00E812B5">
        <w:rPr>
          <w:rFonts w:cs="Times New Roman"/>
          <w:b/>
          <w:bCs/>
          <w:color w:val="000000" w:themeColor="text1"/>
        </w:rPr>
        <w:t xml:space="preserve"> </w:t>
      </w:r>
      <w:r w:rsidR="00E812B5">
        <w:rPr>
          <w:rFonts w:cs="Times New Roman"/>
          <w:b/>
          <w:bCs/>
          <w:color w:val="000000" w:themeColor="text1"/>
        </w:rPr>
        <w:fldChar w:fldCharType="begin"/>
      </w:r>
      <w:r w:rsidR="00E812B5">
        <w:rPr>
          <w:rFonts w:cs="Times New Roman"/>
          <w:b/>
          <w:bCs/>
          <w:color w:val="000000" w:themeColor="text1"/>
        </w:rPr>
        <w:instrText xml:space="preserve"> ADDIN EN.CITE &lt;EndNote&gt;&lt;Cite&gt;&lt;Author&gt;Wang&lt;/Author&gt;&lt;Year&gt;2003&lt;/Year&gt;&lt;RecNum&gt;3&lt;/RecNum&gt;&lt;DisplayText&gt;[4]&lt;/DisplayText&gt;&lt;record&gt;&lt;rec-number&gt;3&lt;/rec-number&gt;&lt;foreign-keys&gt;&lt;key app="EN" db-id="pdf0a2wdcz99e7edstop2vz4s2sfzpp22zw5" timestamp="1643223273"&gt;3&lt;/key&gt;&lt;/foreign-keys&gt;&lt;ref-type name="Journal Article"&gt;17&lt;/ref-type&gt;&lt;contributors&gt;&lt;authors&gt;&lt;author&gt;Wang, Yu-Wei&lt;/author&gt;&lt;author&gt;Davidson, M Meghan&lt;/author&gt;&lt;author&gt;Yakushko, Oksana F&lt;/author&gt;&lt;author&gt;Savoy, Holly Bielstein&lt;/author&gt;&lt;author&gt;Tan, Jeffrey A&lt;/author&gt;&lt;author&gt;Bleier, Joseph K&lt;/author&gt;&lt;/authors&gt;&lt;/contributors&gt;&lt;titles&gt;&lt;title&gt;The scale of ethnocultural empathy: development, validation, and reliability&lt;/title&gt;&lt;secondary-title&gt;Journal of counseling psychology&lt;/secondary-title&gt;&lt;/titles&gt;&lt;periodical&gt;&lt;full-title&gt;Journal of counseling psychology&lt;/full-title&gt;&lt;/periodical&gt;&lt;pages&gt;221&lt;/pages&gt;&lt;volume&gt;50&lt;/volume&gt;&lt;number&gt;2&lt;/number&gt;&lt;dates&gt;&lt;year&gt;2003&lt;/year&gt;&lt;/dates&gt;&lt;isbn&gt;1939-2168&lt;/isbn&gt;&lt;urls&gt;&lt;/urls&gt;&lt;/record&gt;&lt;/Cite&gt;&lt;/EndNote&gt;</w:instrText>
      </w:r>
      <w:r w:rsidR="00E812B5">
        <w:rPr>
          <w:rFonts w:cs="Times New Roman"/>
          <w:b/>
          <w:bCs/>
          <w:color w:val="000000" w:themeColor="text1"/>
        </w:rPr>
        <w:fldChar w:fldCharType="separate"/>
      </w:r>
      <w:r w:rsidR="00E812B5">
        <w:rPr>
          <w:rFonts w:cs="Times New Roman"/>
          <w:b/>
          <w:bCs/>
          <w:noProof/>
          <w:color w:val="000000" w:themeColor="text1"/>
        </w:rPr>
        <w:t>[4]</w:t>
      </w:r>
      <w:r w:rsidR="00E812B5">
        <w:rPr>
          <w:rFonts w:cs="Times New Roman"/>
          <w:b/>
          <w:bCs/>
          <w:color w:val="000000" w:themeColor="text1"/>
        </w:rPr>
        <w:fldChar w:fldCharType="end"/>
      </w:r>
    </w:p>
    <w:p w14:paraId="129DE6A9" w14:textId="77777777" w:rsidR="00164481" w:rsidRPr="00933553" w:rsidRDefault="00164481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tbl>
      <w:tblPr>
        <w:tblStyle w:val="TableGrid"/>
        <w:tblW w:w="8928" w:type="dxa"/>
        <w:tblLook w:val="00A0" w:firstRow="1" w:lastRow="0" w:firstColumn="1" w:lastColumn="0" w:noHBand="0" w:noVBand="0"/>
      </w:tblPr>
      <w:tblGrid>
        <w:gridCol w:w="2448"/>
        <w:gridCol w:w="1296"/>
        <w:gridCol w:w="1296"/>
        <w:gridCol w:w="1296"/>
        <w:gridCol w:w="1296"/>
        <w:gridCol w:w="1296"/>
      </w:tblGrid>
      <w:tr w:rsidR="00933553" w:rsidRPr="00933553" w14:paraId="10205E8D" w14:textId="77777777" w:rsidTr="002D54AA">
        <w:tc>
          <w:tcPr>
            <w:tcW w:w="2448" w:type="dxa"/>
          </w:tcPr>
          <w:p w14:paraId="4EA69EC3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9256F9C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5C37AC88" w14:textId="7BCF5ABB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 xml:space="preserve">0 (does not describe me very well) </w:t>
            </w:r>
          </w:p>
        </w:tc>
        <w:tc>
          <w:tcPr>
            <w:tcW w:w="1296" w:type="dxa"/>
          </w:tcPr>
          <w:p w14:paraId="5EE2B6B8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1296" w:type="dxa"/>
          </w:tcPr>
          <w:p w14:paraId="3A889E77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2</w:t>
            </w:r>
          </w:p>
        </w:tc>
        <w:tc>
          <w:tcPr>
            <w:tcW w:w="1296" w:type="dxa"/>
          </w:tcPr>
          <w:p w14:paraId="26340B1B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3</w:t>
            </w:r>
          </w:p>
        </w:tc>
        <w:tc>
          <w:tcPr>
            <w:tcW w:w="1296" w:type="dxa"/>
          </w:tcPr>
          <w:p w14:paraId="359AD66A" w14:textId="542304AC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4 (describes me very well)</w:t>
            </w:r>
          </w:p>
        </w:tc>
      </w:tr>
      <w:tr w:rsidR="00933553" w:rsidRPr="00933553" w14:paraId="28CED45B" w14:textId="77777777" w:rsidTr="002D54AA">
        <w:tc>
          <w:tcPr>
            <w:tcW w:w="2448" w:type="dxa"/>
          </w:tcPr>
          <w:p w14:paraId="44D809FC" w14:textId="165DC94A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a</w:t>
            </w:r>
            <w:r w:rsidR="00FB3171" w:rsidRPr="00933553">
              <w:rPr>
                <w:rFonts w:cs="Times New Roman"/>
                <w:color w:val="000000" w:themeColor="text1"/>
              </w:rPr>
              <w:t>. I feel irritated when people of different racial or ethnic backgrounds speak their language around me.</w:t>
            </w:r>
            <w:r w:rsidR="00BC5713" w:rsidRPr="00933553">
              <w:rPr>
                <w:rFonts w:cs="Times New Roman"/>
                <w:color w:val="000000" w:themeColor="text1"/>
              </w:rPr>
              <w:t xml:space="preserve"> </w:t>
            </w:r>
          </w:p>
        </w:tc>
        <w:tc>
          <w:tcPr>
            <w:tcW w:w="1296" w:type="dxa"/>
          </w:tcPr>
          <w:p w14:paraId="2F03DC51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227EC1D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099E277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7A919F1B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3F91D1A2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8241362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B088724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1135698A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491E978B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5A8831E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CBAE4A7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48E28A79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35E71973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DC83447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48A9064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2D204E6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5E12CAB6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1F79C2F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32F7869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2F2B3CF8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04199BC2" w14:textId="77777777" w:rsidTr="002D54AA">
        <w:tc>
          <w:tcPr>
            <w:tcW w:w="2448" w:type="dxa"/>
          </w:tcPr>
          <w:p w14:paraId="4844AA13" w14:textId="79499172" w:rsidR="00BC5713" w:rsidRPr="00933553" w:rsidRDefault="00164481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 xml:space="preserve">b. </w:t>
            </w:r>
            <w:r w:rsidR="00FB3171" w:rsidRPr="00933553">
              <w:rPr>
                <w:rFonts w:cs="Times New Roman"/>
                <w:color w:val="000000" w:themeColor="text1"/>
              </w:rPr>
              <w:t>I feel annoyed when people do not speak standard English.</w:t>
            </w:r>
          </w:p>
        </w:tc>
        <w:tc>
          <w:tcPr>
            <w:tcW w:w="1296" w:type="dxa"/>
          </w:tcPr>
          <w:p w14:paraId="0D3D7F3C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B46DC98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88964BF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9EACFB4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102ED77A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00D27CD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3BCE46D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4093F44D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07100B7D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D9561E7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6D983D4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1A33C99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7E589896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7E2BEFC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0C59334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76ACFA91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65159438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7E418D1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498AFB0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098E1C3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523B9B5B" w14:textId="77777777" w:rsidTr="002D54AA">
        <w:tc>
          <w:tcPr>
            <w:tcW w:w="2448" w:type="dxa"/>
          </w:tcPr>
          <w:p w14:paraId="70A177C1" w14:textId="7A2D913D" w:rsidR="00BC5713" w:rsidRPr="00933553" w:rsidRDefault="00164481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 xml:space="preserve">c. </w:t>
            </w:r>
            <w:r w:rsidR="00FB3171" w:rsidRPr="00933553">
              <w:rPr>
                <w:rFonts w:cs="Times New Roman"/>
                <w:color w:val="000000" w:themeColor="text1"/>
              </w:rPr>
              <w:t>I get impatient when communicating with people from other racial or ethnic backgrounds, regardless of how well they speak English.</w:t>
            </w:r>
          </w:p>
        </w:tc>
        <w:tc>
          <w:tcPr>
            <w:tcW w:w="1296" w:type="dxa"/>
          </w:tcPr>
          <w:p w14:paraId="7D7C2BA8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FA3D8AD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BBC1613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29A7BDB5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23258453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1522723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7B45263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BC996BA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5FA833A9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2D2CF48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C66E4C7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1263AE84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152ABA20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3330BA2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8520D8E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7EDEFA44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4B34024E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5495111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8B7ADC7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9927267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3B2EDFFE" w14:textId="77777777" w:rsidTr="002D54AA">
        <w:tc>
          <w:tcPr>
            <w:tcW w:w="2448" w:type="dxa"/>
          </w:tcPr>
          <w:p w14:paraId="188C1293" w14:textId="4CED2C50" w:rsidR="00BC5713" w:rsidRPr="00933553" w:rsidRDefault="00164481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 xml:space="preserve">d. </w:t>
            </w:r>
            <w:r w:rsidR="00FB3171" w:rsidRPr="00933553">
              <w:rPr>
                <w:rFonts w:cs="Times New Roman"/>
                <w:color w:val="000000" w:themeColor="text1"/>
              </w:rPr>
              <w:t>I do not understand why people want to keep their racial or ethnic cultural traditions instead of trying to fit into the mainstream.</w:t>
            </w:r>
          </w:p>
        </w:tc>
        <w:tc>
          <w:tcPr>
            <w:tcW w:w="1296" w:type="dxa"/>
          </w:tcPr>
          <w:p w14:paraId="50B15B35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F04D6DF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7B401F4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FBBB86C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2F9EC55A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905D76C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026403E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67B8E07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4D044DA0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922DDF9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9AA740D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6B32BAFC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143C5275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933FE2F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AAB4D4F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68C18951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63BDDC6A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5BDAF3E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8F8A41B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5BC7DB1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2247340C" w14:textId="77777777" w:rsidTr="002D54AA">
        <w:tc>
          <w:tcPr>
            <w:tcW w:w="2448" w:type="dxa"/>
          </w:tcPr>
          <w:p w14:paraId="7FD036CA" w14:textId="0499630F" w:rsidR="00BC5713" w:rsidRPr="00933553" w:rsidRDefault="00164481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 xml:space="preserve">e. </w:t>
            </w:r>
            <w:r w:rsidR="00FB3171" w:rsidRPr="00933553">
              <w:rPr>
                <w:rFonts w:cs="Times New Roman"/>
                <w:color w:val="000000" w:themeColor="text1"/>
              </w:rPr>
              <w:t>I don't understand why people of different racial or ethnic backgrounds enjoy wearing traditional clothing.</w:t>
            </w:r>
          </w:p>
        </w:tc>
        <w:tc>
          <w:tcPr>
            <w:tcW w:w="1296" w:type="dxa"/>
          </w:tcPr>
          <w:p w14:paraId="71D2D725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09498B5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FB331BF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388825A2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5A1888FF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A4C93F9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6D5A287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2CC9049D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36C2C045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856EA9C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97350D0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7F03C38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2642DF1A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E75A91B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2E567A5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25C60214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384A8AA3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EB57319" w14:textId="77777777" w:rsidR="00164481" w:rsidRPr="00933553" w:rsidRDefault="00164481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20D3E6E" w14:textId="77777777" w:rsidR="00164481" w:rsidRPr="00933553" w:rsidRDefault="00164481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4120CC37" w14:textId="77777777" w:rsidR="00164481" w:rsidRPr="00933553" w:rsidRDefault="00164481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</w:tbl>
    <w:p w14:paraId="20A47093" w14:textId="77777777" w:rsidR="00164481" w:rsidRPr="00933553" w:rsidRDefault="00164481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933553">
        <w:rPr>
          <w:rFonts w:cs="Times New Roman"/>
          <w:color w:val="000000" w:themeColor="text1"/>
        </w:rPr>
        <w:tab/>
      </w:r>
    </w:p>
    <w:p w14:paraId="5F7F846D" w14:textId="77777777" w:rsidR="007A5890" w:rsidRPr="00933553" w:rsidRDefault="007A5890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A083F50" w14:textId="77777777" w:rsidR="007A5890" w:rsidRPr="00933553" w:rsidRDefault="007C091E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  <w:r w:rsidRPr="00933553">
        <w:rPr>
          <w:rFonts w:cs="Times New Roman"/>
          <w:color w:val="000000" w:themeColor="text1"/>
        </w:rPr>
        <w:br w:type="page"/>
      </w:r>
    </w:p>
    <w:p w14:paraId="6971A13F" w14:textId="4EDB7FA4" w:rsidR="007C091E" w:rsidRPr="00984582" w:rsidRDefault="007C091E" w:rsidP="00984582">
      <w:pPr>
        <w:pStyle w:val="ListParagraph"/>
        <w:widowControl w:val="0"/>
        <w:numPr>
          <w:ilvl w:val="0"/>
          <w:numId w:val="45"/>
        </w:numPr>
        <w:autoSpaceDE w:val="0"/>
        <w:autoSpaceDN w:val="0"/>
        <w:adjustRightInd w:val="0"/>
        <w:rPr>
          <w:rFonts w:cs="Times New Roman"/>
          <w:b/>
          <w:bCs/>
          <w:color w:val="000000" w:themeColor="text1"/>
        </w:rPr>
      </w:pPr>
      <w:r w:rsidRPr="00984582">
        <w:rPr>
          <w:rFonts w:cs="Times New Roman"/>
          <w:b/>
          <w:bCs/>
          <w:color w:val="000000" w:themeColor="text1"/>
        </w:rPr>
        <w:lastRenderedPageBreak/>
        <w:t>The following statements ask about your thoughts and feelings in a variety of situations. For each statement, indicate how well it describes you by choosing the appropriate number on a scale from 0 to 4:</w:t>
      </w:r>
      <w:r w:rsidR="00E812B5">
        <w:rPr>
          <w:rFonts w:cs="Times New Roman"/>
          <w:b/>
          <w:bCs/>
          <w:color w:val="000000" w:themeColor="text1"/>
        </w:rPr>
        <w:t xml:space="preserve"> </w:t>
      </w:r>
      <w:r w:rsidR="00E812B5">
        <w:rPr>
          <w:rFonts w:cs="Times New Roman"/>
          <w:b/>
          <w:bCs/>
          <w:color w:val="000000" w:themeColor="text1"/>
        </w:rPr>
        <w:fldChar w:fldCharType="begin"/>
      </w:r>
      <w:r w:rsidR="00E812B5">
        <w:rPr>
          <w:rFonts w:cs="Times New Roman"/>
          <w:b/>
          <w:bCs/>
          <w:color w:val="000000" w:themeColor="text1"/>
        </w:rPr>
        <w:instrText xml:space="preserve"> ADDIN EN.CITE &lt;EndNote&gt;&lt;Cite&gt;&lt;Author&gt;Wang&lt;/Author&gt;&lt;Year&gt;2003&lt;/Year&gt;&lt;RecNum&gt;3&lt;/RecNum&gt;&lt;DisplayText&gt;[4]&lt;/DisplayText&gt;&lt;record&gt;&lt;rec-number&gt;3&lt;/rec-number&gt;&lt;foreign-keys&gt;&lt;key app="EN" db-id="pdf0a2wdcz99e7edstop2vz4s2sfzpp22zw5" timestamp="1643223273"&gt;3&lt;/key&gt;&lt;/foreign-keys&gt;&lt;ref-type name="Journal Article"&gt;17&lt;/ref-type&gt;&lt;contributors&gt;&lt;authors&gt;&lt;author&gt;Wang, Yu-Wei&lt;/author&gt;&lt;author&gt;Davidson, M Meghan&lt;/author&gt;&lt;author&gt;Yakushko, Oksana F&lt;/author&gt;&lt;author&gt;Savoy, Holly Bielstein&lt;/author&gt;&lt;author&gt;Tan, Jeffrey A&lt;/author&gt;&lt;author&gt;Bleier, Joseph K&lt;/author&gt;&lt;/authors&gt;&lt;/contributors&gt;&lt;titles&gt;&lt;title&gt;The scale of ethnocultural empathy: development, validation, and reliability&lt;/title&gt;&lt;secondary-title&gt;Journal of counseling psychology&lt;/secondary-title&gt;&lt;/titles&gt;&lt;periodical&gt;&lt;full-title&gt;Journal of counseling psychology&lt;/full-title&gt;&lt;/periodical&gt;&lt;pages&gt;221&lt;/pages&gt;&lt;volume&gt;50&lt;/volume&gt;&lt;number&gt;2&lt;/number&gt;&lt;dates&gt;&lt;year&gt;2003&lt;/year&gt;&lt;/dates&gt;&lt;isbn&gt;1939-2168&lt;/isbn&gt;&lt;urls&gt;&lt;/urls&gt;&lt;/record&gt;&lt;/Cite&gt;&lt;/EndNote&gt;</w:instrText>
      </w:r>
      <w:r w:rsidR="00E812B5">
        <w:rPr>
          <w:rFonts w:cs="Times New Roman"/>
          <w:b/>
          <w:bCs/>
          <w:color w:val="000000" w:themeColor="text1"/>
        </w:rPr>
        <w:fldChar w:fldCharType="separate"/>
      </w:r>
      <w:r w:rsidR="00E812B5">
        <w:rPr>
          <w:rFonts w:cs="Times New Roman"/>
          <w:b/>
          <w:bCs/>
          <w:noProof/>
          <w:color w:val="000000" w:themeColor="text1"/>
        </w:rPr>
        <w:t>[4]</w:t>
      </w:r>
      <w:r w:rsidR="00E812B5">
        <w:rPr>
          <w:rFonts w:cs="Times New Roman"/>
          <w:b/>
          <w:bCs/>
          <w:color w:val="000000" w:themeColor="text1"/>
        </w:rPr>
        <w:fldChar w:fldCharType="end"/>
      </w:r>
    </w:p>
    <w:p w14:paraId="4743EF23" w14:textId="77777777" w:rsidR="007C091E" w:rsidRPr="00933553" w:rsidRDefault="007C091E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tbl>
      <w:tblPr>
        <w:tblStyle w:val="TableGrid"/>
        <w:tblW w:w="8928" w:type="dxa"/>
        <w:tblLook w:val="00A0" w:firstRow="1" w:lastRow="0" w:firstColumn="1" w:lastColumn="0" w:noHBand="0" w:noVBand="0"/>
      </w:tblPr>
      <w:tblGrid>
        <w:gridCol w:w="2448"/>
        <w:gridCol w:w="1296"/>
        <w:gridCol w:w="1296"/>
        <w:gridCol w:w="1296"/>
        <w:gridCol w:w="1296"/>
        <w:gridCol w:w="1296"/>
      </w:tblGrid>
      <w:tr w:rsidR="00933553" w:rsidRPr="00933553" w14:paraId="74BA7A0E" w14:textId="77777777" w:rsidTr="002D54AA">
        <w:tc>
          <w:tcPr>
            <w:tcW w:w="2448" w:type="dxa"/>
          </w:tcPr>
          <w:p w14:paraId="1439F838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EF44268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4BA43CE3" w14:textId="1436A095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 xml:space="preserve">0 (does not describe me very well)  </w:t>
            </w:r>
          </w:p>
        </w:tc>
        <w:tc>
          <w:tcPr>
            <w:tcW w:w="1296" w:type="dxa"/>
          </w:tcPr>
          <w:p w14:paraId="76C0B7A3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1296" w:type="dxa"/>
          </w:tcPr>
          <w:p w14:paraId="5A51ECFD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2</w:t>
            </w:r>
          </w:p>
        </w:tc>
        <w:tc>
          <w:tcPr>
            <w:tcW w:w="1296" w:type="dxa"/>
          </w:tcPr>
          <w:p w14:paraId="13FD7AA8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3</w:t>
            </w:r>
          </w:p>
        </w:tc>
        <w:tc>
          <w:tcPr>
            <w:tcW w:w="1296" w:type="dxa"/>
          </w:tcPr>
          <w:p w14:paraId="7E574336" w14:textId="2D3D4C3E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 xml:space="preserve">4 (describes me very well) </w:t>
            </w:r>
          </w:p>
        </w:tc>
      </w:tr>
      <w:tr w:rsidR="00933553" w:rsidRPr="00933553" w14:paraId="7D0004F9" w14:textId="77777777" w:rsidTr="002D54AA">
        <w:tc>
          <w:tcPr>
            <w:tcW w:w="2448" w:type="dxa"/>
          </w:tcPr>
          <w:p w14:paraId="30E96CA3" w14:textId="0BB28960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 xml:space="preserve">a. I am aware of how society treats racial or ethnic groups differently than my own. </w:t>
            </w:r>
          </w:p>
        </w:tc>
        <w:tc>
          <w:tcPr>
            <w:tcW w:w="1296" w:type="dxa"/>
          </w:tcPr>
          <w:p w14:paraId="05F9854E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07BBDE1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6303196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71EB20F4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645C2C32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F18683C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663991E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5F5ED23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56973E5E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3407026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A1B06AB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9DBB60C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5CE3D8BA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BFE46C4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4ED95F5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399EC028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1A3E8471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B6BA895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C2F4B8D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D721798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40602C49" w14:textId="77777777" w:rsidTr="002D54AA">
        <w:tc>
          <w:tcPr>
            <w:tcW w:w="2448" w:type="dxa"/>
          </w:tcPr>
          <w:p w14:paraId="14D4C0B8" w14:textId="62A5BF8E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b. I recognize that the media often portrays people based on their racial or ethnic stereotypes.</w:t>
            </w:r>
          </w:p>
        </w:tc>
        <w:tc>
          <w:tcPr>
            <w:tcW w:w="1296" w:type="dxa"/>
          </w:tcPr>
          <w:p w14:paraId="40F207E5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025A6BF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F7ABCF5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2AFFF77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34E82065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82F83F5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1E62080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479A7D0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5A27C42E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29E0EF3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4B04BE1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3A5BDB25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70F2DD33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01CE7A9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FF01B3B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1951824C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67006B9C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62D1CE3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BB9E271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530E8D0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207FA49D" w14:textId="77777777" w:rsidTr="002D54AA">
        <w:tc>
          <w:tcPr>
            <w:tcW w:w="2448" w:type="dxa"/>
          </w:tcPr>
          <w:p w14:paraId="57DC8A12" w14:textId="5F367B50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c. I can see how other racial or ethnic groups are systemically oppressed in our society.</w:t>
            </w:r>
          </w:p>
        </w:tc>
        <w:tc>
          <w:tcPr>
            <w:tcW w:w="1296" w:type="dxa"/>
          </w:tcPr>
          <w:p w14:paraId="42A9BCFD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4C417B2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1CDBCB6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7CCD8308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7328BFEA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D577781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F9087AD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6B1BC69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6B95C356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B73A71C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EDEDA87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6724289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786F6545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648D10A9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12C50255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2AF72FAD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67ECCD8C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2965B90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D4365C6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7DA43B30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</w:p>
        </w:tc>
      </w:tr>
      <w:tr w:rsidR="00933553" w:rsidRPr="00933553" w14:paraId="3AD95E1C" w14:textId="77777777" w:rsidTr="002D54AA">
        <w:tc>
          <w:tcPr>
            <w:tcW w:w="2448" w:type="dxa"/>
          </w:tcPr>
          <w:p w14:paraId="7692ADD7" w14:textId="05DC0539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rPr>
                <w:rFonts w:cs="Times New Roman"/>
                <w:color w:val="000000" w:themeColor="text1"/>
              </w:rPr>
            </w:pPr>
            <w:r w:rsidRPr="00933553">
              <w:rPr>
                <w:rFonts w:cs="Times New Roman"/>
                <w:color w:val="000000" w:themeColor="text1"/>
              </w:rPr>
              <w:t>d. I am aware of institutional barriers (e.g., restricted opportunities for job promotion) that discriminate against racial or ethnic groups other than my own.</w:t>
            </w:r>
          </w:p>
        </w:tc>
        <w:tc>
          <w:tcPr>
            <w:tcW w:w="1296" w:type="dxa"/>
          </w:tcPr>
          <w:p w14:paraId="7424198C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27F50739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E22D6D1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19980A36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78CC7DE0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805E66C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565945F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54FA0A3B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17674DE1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1237F69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79DBD4B4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17BFD72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0CB6C23A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5A45ED4F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47ADC48E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705A5D71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</w:tc>
        <w:tc>
          <w:tcPr>
            <w:tcW w:w="1296" w:type="dxa"/>
          </w:tcPr>
          <w:p w14:paraId="55BF9A6E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32945AD5" w14:textId="77777777" w:rsidR="00BC5713" w:rsidRPr="00933553" w:rsidRDefault="00BC5713" w:rsidP="00933553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  <w:p w14:paraId="006D744D" w14:textId="77777777" w:rsidR="00BC5713" w:rsidRPr="00933553" w:rsidRDefault="00BC5713" w:rsidP="00933553">
            <w:pPr>
              <w:pStyle w:val="ListParagraph"/>
              <w:widowControl w:val="0"/>
              <w:numPr>
                <w:ilvl w:val="0"/>
                <w:numId w:val="40"/>
              </w:numPr>
              <w:autoSpaceDE w:val="0"/>
              <w:autoSpaceDN w:val="0"/>
              <w:adjustRightInd w:val="0"/>
              <w:ind w:left="504"/>
              <w:jc w:val="center"/>
              <w:rPr>
                <w:rFonts w:cs="Times New Roman"/>
                <w:color w:val="000000" w:themeColor="text1"/>
              </w:rPr>
            </w:pPr>
          </w:p>
          <w:p w14:paraId="02135610" w14:textId="77777777" w:rsidR="00BC5713" w:rsidRPr="00933553" w:rsidRDefault="00BC5713" w:rsidP="00933553">
            <w:pPr>
              <w:pStyle w:val="ListParagraph"/>
              <w:widowControl w:val="0"/>
              <w:autoSpaceDE w:val="0"/>
              <w:autoSpaceDN w:val="0"/>
              <w:adjustRightInd w:val="0"/>
              <w:jc w:val="center"/>
              <w:rPr>
                <w:rFonts w:cs="Times New Roman"/>
                <w:color w:val="000000" w:themeColor="text1"/>
              </w:rPr>
            </w:pPr>
          </w:p>
        </w:tc>
      </w:tr>
    </w:tbl>
    <w:p w14:paraId="3FFC2349" w14:textId="77777777" w:rsidR="00EC6723" w:rsidRPr="00933553" w:rsidRDefault="00EC6723" w:rsidP="00933553">
      <w:pPr>
        <w:widowControl w:val="0"/>
        <w:autoSpaceDE w:val="0"/>
        <w:autoSpaceDN w:val="0"/>
        <w:adjustRightInd w:val="0"/>
        <w:rPr>
          <w:rFonts w:cs="Times New Roman"/>
          <w:color w:val="000000" w:themeColor="text1"/>
        </w:rPr>
      </w:pPr>
    </w:p>
    <w:p w14:paraId="33CE21C1" w14:textId="77777777" w:rsidR="00E812B5" w:rsidRDefault="00E812B5" w:rsidP="00933553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26947F08" w14:textId="77777777" w:rsidR="00E812B5" w:rsidRDefault="00E812B5" w:rsidP="00933553">
      <w:pPr>
        <w:widowControl w:val="0"/>
        <w:autoSpaceDE w:val="0"/>
        <w:autoSpaceDN w:val="0"/>
        <w:adjustRightInd w:val="0"/>
        <w:rPr>
          <w:rFonts w:cs="Times New Roman"/>
        </w:rPr>
      </w:pPr>
    </w:p>
    <w:p w14:paraId="1453347A" w14:textId="77777777" w:rsidR="00E812B5" w:rsidRPr="00E812B5" w:rsidRDefault="00E812B5" w:rsidP="00E812B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812B5">
        <w:rPr>
          <w:noProof/>
        </w:rPr>
        <w:t>1.</w:t>
      </w:r>
      <w:r w:rsidRPr="00E812B5">
        <w:rPr>
          <w:noProof/>
        </w:rPr>
        <w:tab/>
        <w:t xml:space="preserve">Savoia, E., et al., </w:t>
      </w:r>
      <w:r w:rsidRPr="00E812B5">
        <w:rPr>
          <w:i/>
          <w:noProof/>
        </w:rPr>
        <w:t>Assessing the Impact of the Boston CVE Pilot Program: A Developmental Evaluation Approach.</w:t>
      </w:r>
      <w:r w:rsidRPr="00E812B5">
        <w:rPr>
          <w:noProof/>
        </w:rPr>
        <w:t xml:space="preserve"> Homeland Security Affairs, 2020. </w:t>
      </w:r>
      <w:r w:rsidRPr="00E812B5">
        <w:rPr>
          <w:b/>
          <w:noProof/>
        </w:rPr>
        <w:t>17</w:t>
      </w:r>
      <w:r w:rsidRPr="00E812B5">
        <w:rPr>
          <w:noProof/>
        </w:rPr>
        <w:t>(6).</w:t>
      </w:r>
    </w:p>
    <w:p w14:paraId="1E2A89E6" w14:textId="77777777" w:rsidR="00E812B5" w:rsidRPr="00E812B5" w:rsidRDefault="00E812B5" w:rsidP="00E812B5">
      <w:pPr>
        <w:pStyle w:val="EndNoteBibliography"/>
        <w:ind w:left="720" w:hanging="720"/>
        <w:rPr>
          <w:noProof/>
        </w:rPr>
      </w:pPr>
      <w:r w:rsidRPr="00E812B5">
        <w:rPr>
          <w:noProof/>
        </w:rPr>
        <w:t>2.</w:t>
      </w:r>
      <w:r w:rsidRPr="00E812B5">
        <w:rPr>
          <w:noProof/>
        </w:rPr>
        <w:tab/>
        <w:t xml:space="preserve">Pachter, L.M., et al., </w:t>
      </w:r>
      <w:r w:rsidRPr="00E812B5">
        <w:rPr>
          <w:i/>
          <w:noProof/>
        </w:rPr>
        <w:t>Perceptions of Racism in Children and Youth (PRaCY): properties of a self-report instrument for research on children's health and development.</w:t>
      </w:r>
      <w:r w:rsidRPr="00E812B5">
        <w:rPr>
          <w:noProof/>
        </w:rPr>
        <w:t xml:space="preserve"> Ethn Health, 2010. </w:t>
      </w:r>
      <w:r w:rsidRPr="00E812B5">
        <w:rPr>
          <w:b/>
          <w:noProof/>
        </w:rPr>
        <w:t>15</w:t>
      </w:r>
      <w:r w:rsidRPr="00E812B5">
        <w:rPr>
          <w:noProof/>
        </w:rPr>
        <w:t>(1): p. 33-46.</w:t>
      </w:r>
    </w:p>
    <w:p w14:paraId="374C5756" w14:textId="77777777" w:rsidR="00E812B5" w:rsidRPr="00E812B5" w:rsidRDefault="00E812B5" w:rsidP="00E812B5">
      <w:pPr>
        <w:pStyle w:val="EndNoteBibliography"/>
        <w:ind w:left="720" w:hanging="720"/>
        <w:rPr>
          <w:noProof/>
        </w:rPr>
      </w:pPr>
      <w:r w:rsidRPr="00E812B5">
        <w:rPr>
          <w:noProof/>
        </w:rPr>
        <w:t>3.</w:t>
      </w:r>
      <w:r w:rsidRPr="00E812B5">
        <w:rPr>
          <w:noProof/>
        </w:rPr>
        <w:tab/>
        <w:t xml:space="preserve">Van Dyne, L., S. Ang, and C. Koh, </w:t>
      </w:r>
      <w:r w:rsidRPr="00E812B5">
        <w:rPr>
          <w:i/>
          <w:noProof/>
        </w:rPr>
        <w:t>Cultural intelligence: Measurement and scale development</w:t>
      </w:r>
      <w:r w:rsidRPr="00E812B5">
        <w:rPr>
          <w:noProof/>
        </w:rPr>
        <w:t xml:space="preserve">, in </w:t>
      </w:r>
      <w:r w:rsidRPr="00E812B5">
        <w:rPr>
          <w:i/>
          <w:noProof/>
        </w:rPr>
        <w:t>Contemporary leadership and intercultural competence: Exploring the cross-cultural dynamics within organizations.</w:t>
      </w:r>
      <w:r w:rsidRPr="00E812B5">
        <w:rPr>
          <w:noProof/>
        </w:rPr>
        <w:t xml:space="preserve"> 2009, Sage Publications, Inc: Thousand Oaks, CA, US. p. 233-254.</w:t>
      </w:r>
    </w:p>
    <w:p w14:paraId="3AA4A629" w14:textId="77777777" w:rsidR="00E812B5" w:rsidRPr="00E812B5" w:rsidRDefault="00E812B5" w:rsidP="00E812B5">
      <w:pPr>
        <w:pStyle w:val="EndNoteBibliography"/>
        <w:ind w:left="720" w:hanging="720"/>
        <w:rPr>
          <w:noProof/>
        </w:rPr>
      </w:pPr>
      <w:r w:rsidRPr="00E812B5">
        <w:rPr>
          <w:noProof/>
        </w:rPr>
        <w:t>4.</w:t>
      </w:r>
      <w:r w:rsidRPr="00E812B5">
        <w:rPr>
          <w:noProof/>
        </w:rPr>
        <w:tab/>
        <w:t xml:space="preserve">Wang, Y.-W., et al., </w:t>
      </w:r>
      <w:r w:rsidRPr="00E812B5">
        <w:rPr>
          <w:i/>
          <w:noProof/>
        </w:rPr>
        <w:t>The scale of ethnocultural empathy: development, validation, and reliability.</w:t>
      </w:r>
      <w:r w:rsidRPr="00E812B5">
        <w:rPr>
          <w:noProof/>
        </w:rPr>
        <w:t xml:space="preserve"> Journal of counseling psychology, 2003. </w:t>
      </w:r>
      <w:r w:rsidRPr="00E812B5">
        <w:rPr>
          <w:b/>
          <w:noProof/>
        </w:rPr>
        <w:t>50</w:t>
      </w:r>
      <w:r w:rsidRPr="00E812B5">
        <w:rPr>
          <w:noProof/>
        </w:rPr>
        <w:t>(2): p. 221.</w:t>
      </w:r>
    </w:p>
    <w:p w14:paraId="7A83B859" w14:textId="718C9E5F" w:rsidR="009C3870" w:rsidRPr="002D54AA" w:rsidRDefault="00E812B5" w:rsidP="00933553">
      <w:pPr>
        <w:widowControl w:val="0"/>
        <w:autoSpaceDE w:val="0"/>
        <w:autoSpaceDN w:val="0"/>
        <w:adjustRightInd w:val="0"/>
        <w:rPr>
          <w:rFonts w:cs="Times New Roman"/>
        </w:rPr>
      </w:pPr>
      <w:r>
        <w:rPr>
          <w:rFonts w:cs="Times New Roman"/>
        </w:rPr>
        <w:fldChar w:fldCharType="end"/>
      </w:r>
    </w:p>
    <w:sectPr w:rsidR="009C3870" w:rsidRPr="002D54AA" w:rsidSect="007B0ECA">
      <w:footerReference w:type="default" r:id="rId9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65658D" w14:textId="77777777" w:rsidR="00A14EBB" w:rsidRDefault="00A14EBB">
      <w:r>
        <w:separator/>
      </w:r>
    </w:p>
  </w:endnote>
  <w:endnote w:type="continuationSeparator" w:id="0">
    <w:p w14:paraId="47A11B00" w14:textId="77777777" w:rsidR="00A14EBB" w:rsidRDefault="00A14E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0]∏Wˇ">
    <w:altName w:val="Times New Roman"/>
    <w:panose1 w:val="020B0604020202020204"/>
    <w:charset w:val="4D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5381940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FA36838" w14:textId="77777777" w:rsidR="008D3AD2" w:rsidRDefault="008D3AD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E529C">
          <w:rPr>
            <w:noProof/>
          </w:rPr>
          <w:t>18</w:t>
        </w:r>
        <w:r>
          <w:rPr>
            <w:noProof/>
          </w:rPr>
          <w:fldChar w:fldCharType="end"/>
        </w:r>
      </w:p>
    </w:sdtContent>
  </w:sdt>
  <w:p w14:paraId="3AE23098" w14:textId="77777777" w:rsidR="008D3AD2" w:rsidRDefault="008D3AD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53F75F" w14:textId="77777777" w:rsidR="00A14EBB" w:rsidRDefault="00A14EBB">
      <w:r>
        <w:separator/>
      </w:r>
    </w:p>
  </w:footnote>
  <w:footnote w:type="continuationSeparator" w:id="0">
    <w:p w14:paraId="1E01F7F3" w14:textId="77777777" w:rsidR="00A14EBB" w:rsidRDefault="00A14EB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E16658"/>
    <w:multiLevelType w:val="hybridMultilevel"/>
    <w:tmpl w:val="191216F4"/>
    <w:lvl w:ilvl="0" w:tplc="68840558">
      <w:start w:val="1"/>
      <w:numFmt w:val="bullet"/>
      <w:lvlText w:val="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BC67F7"/>
    <w:multiLevelType w:val="hybridMultilevel"/>
    <w:tmpl w:val="B7083D5C"/>
    <w:lvl w:ilvl="0" w:tplc="4FF4BB86">
      <w:start w:val="18"/>
      <w:numFmt w:val="bullet"/>
      <w:lvlText w:val="-"/>
      <w:lvlJc w:val="left"/>
      <w:pPr>
        <w:ind w:left="720" w:hanging="360"/>
      </w:pPr>
      <w:rPr>
        <w:rFonts w:ascii="0]∏Wˇ" w:eastAsiaTheme="minorHAnsi" w:hAnsi="0]∏Wˇ" w:cs="0]∏Wˇ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9D38FF"/>
    <w:multiLevelType w:val="hybridMultilevel"/>
    <w:tmpl w:val="4A5E5F6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EA0BF6"/>
    <w:multiLevelType w:val="multilevel"/>
    <w:tmpl w:val="0409001D"/>
    <w:numStyleLink w:val="Singlepunch"/>
  </w:abstractNum>
  <w:abstractNum w:abstractNumId="4" w15:restartNumberingAfterBreak="0">
    <w:nsid w:val="0DF35220"/>
    <w:multiLevelType w:val="hybridMultilevel"/>
    <w:tmpl w:val="D152DBAE"/>
    <w:lvl w:ilvl="0" w:tplc="34C48A58">
      <w:start w:val="21"/>
      <w:numFmt w:val="bullet"/>
      <w:lvlText w:val="-"/>
      <w:lvlJc w:val="left"/>
      <w:pPr>
        <w:ind w:left="720" w:hanging="360"/>
      </w:pPr>
      <w:rPr>
        <w:rFonts w:ascii="0]∏Wˇ" w:eastAsiaTheme="minorHAnsi" w:hAnsi="0]∏Wˇ" w:cs="0]∏Wˇ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26B4C02"/>
    <w:multiLevelType w:val="multilevel"/>
    <w:tmpl w:val="B7083D5C"/>
    <w:lvl w:ilvl="0">
      <w:start w:val="18"/>
      <w:numFmt w:val="bullet"/>
      <w:lvlText w:val="-"/>
      <w:lvlJc w:val="left"/>
      <w:pPr>
        <w:ind w:left="720" w:hanging="360"/>
      </w:pPr>
      <w:rPr>
        <w:rFonts w:ascii="0]∏Wˇ" w:eastAsiaTheme="minorHAnsi" w:hAnsi="0]∏Wˇ" w:cs="0]∏Wˇ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E206181"/>
    <w:multiLevelType w:val="hybridMultilevel"/>
    <w:tmpl w:val="A73C286C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E8C07D9"/>
    <w:multiLevelType w:val="hybridMultilevel"/>
    <w:tmpl w:val="7D909A0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951AAE"/>
    <w:multiLevelType w:val="hybridMultilevel"/>
    <w:tmpl w:val="61CEA086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8E1CE2"/>
    <w:multiLevelType w:val="multilevel"/>
    <w:tmpl w:val="0409001D"/>
    <w:numStyleLink w:val="Multipunch"/>
  </w:abstractNum>
  <w:abstractNum w:abstractNumId="10" w15:restartNumberingAfterBreak="0">
    <w:nsid w:val="2A9C543C"/>
    <w:multiLevelType w:val="multilevel"/>
    <w:tmpl w:val="0409001D"/>
    <w:styleLink w:val="Multipunch"/>
    <w:lvl w:ilvl="0">
      <w:start w:val="1"/>
      <w:numFmt w:val="bullet"/>
      <w:lvlText w:val="▢"/>
      <w:lvlJc w:val="left"/>
      <w:pPr>
        <w:spacing w:before="120"/>
        <w:ind w:left="360"/>
      </w:pPr>
      <w:rPr>
        <w:rFonts w:ascii="Courier New" w:eastAsia="Courier New" w:hAnsi="Courier New" w:cs="Courier New"/>
        <w:color w:val="BFBFBF"/>
        <w:sz w:val="56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2AF37408"/>
    <w:multiLevelType w:val="hybridMultilevel"/>
    <w:tmpl w:val="46D83034"/>
    <w:lvl w:ilvl="0" w:tplc="04090003">
      <w:start w:val="1"/>
      <w:numFmt w:val="bullet"/>
      <w:lvlText w:val="o"/>
      <w:lvlJc w:val="left"/>
      <w:pPr>
        <w:ind w:left="81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2BBA36E8"/>
    <w:multiLevelType w:val="hybridMultilevel"/>
    <w:tmpl w:val="A01A768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C1735A3"/>
    <w:multiLevelType w:val="multilevel"/>
    <w:tmpl w:val="FB76841E"/>
    <w:lvl w:ilvl="0">
      <w:start w:val="1"/>
      <w:numFmt w:val="bullet"/>
      <w:lvlText w:val="-"/>
      <w:lvlJc w:val="left"/>
      <w:pPr>
        <w:ind w:left="1080" w:hanging="360"/>
      </w:pPr>
      <w:rPr>
        <w:rFonts w:ascii="0]∏Wˇ" w:eastAsiaTheme="minorHAnsi" w:hAnsi="0]∏Wˇ" w:cs="0]∏Wˇ" w:hint="default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2F7E28E5"/>
    <w:multiLevelType w:val="multilevel"/>
    <w:tmpl w:val="D152DBAE"/>
    <w:lvl w:ilvl="0">
      <w:start w:val="21"/>
      <w:numFmt w:val="bullet"/>
      <w:lvlText w:val="-"/>
      <w:lvlJc w:val="left"/>
      <w:pPr>
        <w:ind w:left="720" w:hanging="360"/>
      </w:pPr>
      <w:rPr>
        <w:rFonts w:ascii="0]∏Wˇ" w:eastAsiaTheme="minorHAnsi" w:hAnsi="0]∏Wˇ" w:cs="0]∏Wˇ" w:hint="default"/>
        <w:sz w:val="2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29D7C25"/>
    <w:multiLevelType w:val="hybridMultilevel"/>
    <w:tmpl w:val="CAB6382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30639FF"/>
    <w:multiLevelType w:val="hybridMultilevel"/>
    <w:tmpl w:val="2B78F3E0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5540998"/>
    <w:multiLevelType w:val="hybridMultilevel"/>
    <w:tmpl w:val="72E40AB6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6FD4595"/>
    <w:multiLevelType w:val="hybridMultilevel"/>
    <w:tmpl w:val="5BB81CF0"/>
    <w:lvl w:ilvl="0" w:tplc="7EDADD0A">
      <w:start w:val="1"/>
      <w:numFmt w:val="bullet"/>
      <w:lvlText w:val="-"/>
      <w:lvlJc w:val="left"/>
      <w:pPr>
        <w:ind w:left="666" w:hanging="360"/>
      </w:pPr>
      <w:rPr>
        <w:rFonts w:ascii="Times New Roman" w:eastAsiaTheme="minorHAnsi" w:hAnsi="Times New Roman" w:cs="0]∏Wˇ" w:hint="default"/>
      </w:rPr>
    </w:lvl>
    <w:lvl w:ilvl="1" w:tplc="04090003" w:tentative="1">
      <w:start w:val="1"/>
      <w:numFmt w:val="bullet"/>
      <w:lvlText w:val="o"/>
      <w:lvlJc w:val="left"/>
      <w:pPr>
        <w:ind w:left="1386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0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2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46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26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8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0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26" w:hanging="360"/>
      </w:pPr>
      <w:rPr>
        <w:rFonts w:ascii="Wingdings" w:hAnsi="Wingdings" w:hint="default"/>
      </w:rPr>
    </w:lvl>
  </w:abstractNum>
  <w:abstractNum w:abstractNumId="19" w15:restartNumberingAfterBreak="0">
    <w:nsid w:val="371268DD"/>
    <w:multiLevelType w:val="multilevel"/>
    <w:tmpl w:val="FF1ED67A"/>
    <w:lvl w:ilvl="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0]∏Wˇ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AFC1968"/>
    <w:multiLevelType w:val="multilevel"/>
    <w:tmpl w:val="FB76841E"/>
    <w:lvl w:ilvl="0">
      <w:start w:val="1"/>
      <w:numFmt w:val="bullet"/>
      <w:lvlText w:val="-"/>
      <w:lvlJc w:val="left"/>
      <w:pPr>
        <w:ind w:left="1080" w:hanging="360"/>
      </w:pPr>
      <w:rPr>
        <w:rFonts w:ascii="0]∏Wˇ" w:eastAsiaTheme="minorHAnsi" w:hAnsi="0]∏Wˇ" w:cs="0]∏Wˇ" w:hint="default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3D3256DF"/>
    <w:multiLevelType w:val="hybridMultilevel"/>
    <w:tmpl w:val="40567B50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D814236"/>
    <w:multiLevelType w:val="hybridMultilevel"/>
    <w:tmpl w:val="17D0EC5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E2F4F26"/>
    <w:multiLevelType w:val="hybridMultilevel"/>
    <w:tmpl w:val="6D3AB9B8"/>
    <w:lvl w:ilvl="0" w:tplc="68840558">
      <w:start w:val="1"/>
      <w:numFmt w:val="bullet"/>
      <w:lvlText w:val="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ECB4100"/>
    <w:multiLevelType w:val="hybridMultilevel"/>
    <w:tmpl w:val="8108764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F611F92"/>
    <w:multiLevelType w:val="multilevel"/>
    <w:tmpl w:val="FB76841E"/>
    <w:lvl w:ilvl="0">
      <w:start w:val="1"/>
      <w:numFmt w:val="bullet"/>
      <w:lvlText w:val="-"/>
      <w:lvlJc w:val="left"/>
      <w:pPr>
        <w:ind w:left="1080" w:hanging="360"/>
      </w:pPr>
      <w:rPr>
        <w:rFonts w:ascii="0]∏Wˇ" w:eastAsiaTheme="minorHAnsi" w:hAnsi="0]∏Wˇ" w:cs="0]∏Wˇ" w:hint="default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4A1E287F"/>
    <w:multiLevelType w:val="multilevel"/>
    <w:tmpl w:val="5BB81CF0"/>
    <w:lvl w:ilvl="0">
      <w:start w:val="1"/>
      <w:numFmt w:val="bullet"/>
      <w:lvlText w:val="-"/>
      <w:lvlJc w:val="left"/>
      <w:pPr>
        <w:ind w:left="666" w:hanging="360"/>
      </w:pPr>
      <w:rPr>
        <w:rFonts w:ascii="Times New Roman" w:eastAsiaTheme="minorHAnsi" w:hAnsi="Times New Roman" w:cs="0]∏Wˇ" w:hint="default"/>
      </w:rPr>
    </w:lvl>
    <w:lvl w:ilvl="1">
      <w:start w:val="1"/>
      <w:numFmt w:val="bullet"/>
      <w:lvlText w:val="o"/>
      <w:lvlJc w:val="left"/>
      <w:pPr>
        <w:ind w:left="1386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06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26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546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266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986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06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26" w:hanging="360"/>
      </w:pPr>
      <w:rPr>
        <w:rFonts w:ascii="Wingdings" w:hAnsi="Wingdings" w:hint="default"/>
      </w:rPr>
    </w:lvl>
  </w:abstractNum>
  <w:abstractNum w:abstractNumId="27" w15:restartNumberingAfterBreak="0">
    <w:nsid w:val="4A2778A6"/>
    <w:multiLevelType w:val="multilevel"/>
    <w:tmpl w:val="0409001D"/>
    <w:styleLink w:val="Singlepunch"/>
    <w:lvl w:ilvl="0">
      <w:start w:val="1"/>
      <w:numFmt w:val="bullet"/>
      <w:lvlText w:val="o"/>
      <w:lvlJc w:val="left"/>
      <w:pPr>
        <w:spacing w:before="120"/>
        <w:ind w:left="360"/>
      </w:pPr>
      <w:rPr>
        <w:rFonts w:ascii="Courier New" w:eastAsia="Courier New" w:hAnsi="Courier New" w:cs="Courier New"/>
        <w:color w:val="BFBFBF"/>
        <w:sz w:val="52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4AEE435B"/>
    <w:multiLevelType w:val="hybridMultilevel"/>
    <w:tmpl w:val="A06E1ED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BC34138"/>
    <w:multiLevelType w:val="multilevel"/>
    <w:tmpl w:val="B7083D5C"/>
    <w:lvl w:ilvl="0">
      <w:start w:val="18"/>
      <w:numFmt w:val="bullet"/>
      <w:lvlText w:val="-"/>
      <w:lvlJc w:val="left"/>
      <w:pPr>
        <w:ind w:left="720" w:hanging="360"/>
      </w:pPr>
      <w:rPr>
        <w:rFonts w:ascii="0]∏Wˇ" w:eastAsiaTheme="minorHAnsi" w:hAnsi="0]∏Wˇ" w:cs="0]∏Wˇ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BD01CCF"/>
    <w:multiLevelType w:val="hybridMultilevel"/>
    <w:tmpl w:val="FF1ED67A"/>
    <w:lvl w:ilvl="0" w:tplc="B292016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0]∏Wˇ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E9871A2"/>
    <w:multiLevelType w:val="hybridMultilevel"/>
    <w:tmpl w:val="6CEE818C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22E6832"/>
    <w:multiLevelType w:val="hybridMultilevel"/>
    <w:tmpl w:val="5016AA9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892195D"/>
    <w:multiLevelType w:val="multilevel"/>
    <w:tmpl w:val="FB76841E"/>
    <w:lvl w:ilvl="0">
      <w:start w:val="1"/>
      <w:numFmt w:val="bullet"/>
      <w:lvlText w:val="-"/>
      <w:lvlJc w:val="left"/>
      <w:pPr>
        <w:ind w:left="1080" w:hanging="360"/>
      </w:pPr>
      <w:rPr>
        <w:rFonts w:ascii="0]∏Wˇ" w:eastAsiaTheme="minorHAnsi" w:hAnsi="0]∏Wˇ" w:cs="0]∏Wˇ" w:hint="default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4" w15:restartNumberingAfterBreak="0">
    <w:nsid w:val="5B0A5CE7"/>
    <w:multiLevelType w:val="hybridMultilevel"/>
    <w:tmpl w:val="FB76841E"/>
    <w:lvl w:ilvl="0" w:tplc="EF54F4E0">
      <w:start w:val="1"/>
      <w:numFmt w:val="bullet"/>
      <w:lvlText w:val="-"/>
      <w:lvlJc w:val="left"/>
      <w:pPr>
        <w:ind w:left="1080" w:hanging="360"/>
      </w:pPr>
      <w:rPr>
        <w:rFonts w:ascii="0]∏Wˇ" w:eastAsiaTheme="minorHAnsi" w:hAnsi="0]∏Wˇ" w:cs="0]∏Wˇ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5" w15:restartNumberingAfterBreak="0">
    <w:nsid w:val="5D722725"/>
    <w:multiLevelType w:val="hybridMultilevel"/>
    <w:tmpl w:val="F25650D0"/>
    <w:lvl w:ilvl="0" w:tplc="04090003">
      <w:start w:val="1"/>
      <w:numFmt w:val="bullet"/>
      <w:lvlText w:val="o"/>
      <w:lvlJc w:val="left"/>
      <w:pPr>
        <w:ind w:left="81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36" w15:restartNumberingAfterBreak="0">
    <w:nsid w:val="5E3557AA"/>
    <w:multiLevelType w:val="hybridMultilevel"/>
    <w:tmpl w:val="28A6B35C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FCC5116"/>
    <w:multiLevelType w:val="hybridMultilevel"/>
    <w:tmpl w:val="05BC60C8"/>
    <w:lvl w:ilvl="0" w:tplc="68840558">
      <w:start w:val="1"/>
      <w:numFmt w:val="bullet"/>
      <w:lvlText w:val="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FCC52D7"/>
    <w:multiLevelType w:val="hybridMultilevel"/>
    <w:tmpl w:val="5F8858D4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9" w15:restartNumberingAfterBreak="0">
    <w:nsid w:val="68141B28"/>
    <w:multiLevelType w:val="hybridMultilevel"/>
    <w:tmpl w:val="951E2D30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40" w15:restartNumberingAfterBreak="0">
    <w:nsid w:val="6B241164"/>
    <w:multiLevelType w:val="hybridMultilevel"/>
    <w:tmpl w:val="BC688BA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BCD5731"/>
    <w:multiLevelType w:val="hybridMultilevel"/>
    <w:tmpl w:val="23F61A6A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BEC059C"/>
    <w:multiLevelType w:val="hybridMultilevel"/>
    <w:tmpl w:val="8E0CCA0E"/>
    <w:lvl w:ilvl="0" w:tplc="01DEDBF0">
      <w:start w:val="1"/>
      <w:numFmt w:val="decimal"/>
      <w:pStyle w:val="EndNoteBibliography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D603DB8"/>
    <w:multiLevelType w:val="hybridMultilevel"/>
    <w:tmpl w:val="C8202040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D837770"/>
    <w:multiLevelType w:val="hybridMultilevel"/>
    <w:tmpl w:val="917488B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44"/>
  </w:num>
  <w:num w:numId="3">
    <w:abstractNumId w:val="7"/>
  </w:num>
  <w:num w:numId="4">
    <w:abstractNumId w:val="6"/>
  </w:num>
  <w:num w:numId="5">
    <w:abstractNumId w:val="0"/>
  </w:num>
  <w:num w:numId="6">
    <w:abstractNumId w:val="41"/>
  </w:num>
  <w:num w:numId="7">
    <w:abstractNumId w:val="37"/>
  </w:num>
  <w:num w:numId="8">
    <w:abstractNumId w:val="12"/>
  </w:num>
  <w:num w:numId="9">
    <w:abstractNumId w:val="15"/>
  </w:num>
  <w:num w:numId="10">
    <w:abstractNumId w:val="28"/>
  </w:num>
  <w:num w:numId="11">
    <w:abstractNumId w:val="43"/>
  </w:num>
  <w:num w:numId="12">
    <w:abstractNumId w:val="40"/>
  </w:num>
  <w:num w:numId="13">
    <w:abstractNumId w:val="22"/>
  </w:num>
  <w:num w:numId="14">
    <w:abstractNumId w:val="32"/>
  </w:num>
  <w:num w:numId="15">
    <w:abstractNumId w:val="24"/>
  </w:num>
  <w:num w:numId="16">
    <w:abstractNumId w:val="16"/>
  </w:num>
  <w:num w:numId="17">
    <w:abstractNumId w:val="36"/>
  </w:num>
  <w:num w:numId="18">
    <w:abstractNumId w:val="1"/>
  </w:num>
  <w:num w:numId="19">
    <w:abstractNumId w:val="29"/>
  </w:num>
  <w:num w:numId="20">
    <w:abstractNumId w:val="23"/>
  </w:num>
  <w:num w:numId="21">
    <w:abstractNumId w:val="5"/>
  </w:num>
  <w:num w:numId="22">
    <w:abstractNumId w:val="21"/>
  </w:num>
  <w:num w:numId="23">
    <w:abstractNumId w:val="4"/>
  </w:num>
  <w:num w:numId="24">
    <w:abstractNumId w:val="14"/>
  </w:num>
  <w:num w:numId="25">
    <w:abstractNumId w:val="2"/>
  </w:num>
  <w:num w:numId="26">
    <w:abstractNumId w:val="30"/>
  </w:num>
  <w:num w:numId="27">
    <w:abstractNumId w:val="19"/>
  </w:num>
  <w:num w:numId="28">
    <w:abstractNumId w:val="17"/>
  </w:num>
  <w:num w:numId="29">
    <w:abstractNumId w:val="34"/>
  </w:num>
  <w:num w:numId="30">
    <w:abstractNumId w:val="33"/>
  </w:num>
  <w:num w:numId="31">
    <w:abstractNumId w:val="11"/>
  </w:num>
  <w:num w:numId="32">
    <w:abstractNumId w:val="25"/>
  </w:num>
  <w:num w:numId="33">
    <w:abstractNumId w:val="39"/>
  </w:num>
  <w:num w:numId="34">
    <w:abstractNumId w:val="13"/>
  </w:num>
  <w:num w:numId="35">
    <w:abstractNumId w:val="38"/>
  </w:num>
  <w:num w:numId="36">
    <w:abstractNumId w:val="20"/>
  </w:num>
  <w:num w:numId="37">
    <w:abstractNumId w:val="31"/>
  </w:num>
  <w:num w:numId="38">
    <w:abstractNumId w:val="18"/>
  </w:num>
  <w:num w:numId="39">
    <w:abstractNumId w:val="26"/>
  </w:num>
  <w:num w:numId="40">
    <w:abstractNumId w:val="35"/>
  </w:num>
  <w:num w:numId="41">
    <w:abstractNumId w:val="27"/>
  </w:num>
  <w:num w:numId="42">
    <w:abstractNumId w:val="3"/>
  </w:num>
  <w:num w:numId="43">
    <w:abstractNumId w:val="10"/>
  </w:num>
  <w:num w:numId="44">
    <w:abstractNumId w:val="9"/>
  </w:num>
  <w:num w:numId="45">
    <w:abstractNumId w:val="4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f0a2wdcz99e7edstop2vz4s2sfzpp22zw5&quot;&gt;toolkit references&lt;record-ids&gt;&lt;item&gt;1&lt;/item&gt;&lt;item&gt;2&lt;/item&gt;&lt;item&gt;3&lt;/item&gt;&lt;item&gt;6&lt;/item&gt;&lt;/record-ids&gt;&lt;/item&gt;&lt;/Libraries&gt;"/>
  </w:docVars>
  <w:rsids>
    <w:rsidRoot w:val="00E37DC9"/>
    <w:rsid w:val="00030ED9"/>
    <w:rsid w:val="00040AF5"/>
    <w:rsid w:val="00063DEC"/>
    <w:rsid w:val="0006554F"/>
    <w:rsid w:val="000941A1"/>
    <w:rsid w:val="00096372"/>
    <w:rsid w:val="00096C41"/>
    <w:rsid w:val="000C0539"/>
    <w:rsid w:val="000C6912"/>
    <w:rsid w:val="000D4C3B"/>
    <w:rsid w:val="000D52C6"/>
    <w:rsid w:val="000D5C1B"/>
    <w:rsid w:val="000F7BAF"/>
    <w:rsid w:val="00115FA7"/>
    <w:rsid w:val="00124CC5"/>
    <w:rsid w:val="00125763"/>
    <w:rsid w:val="00145424"/>
    <w:rsid w:val="0014687C"/>
    <w:rsid w:val="001470B9"/>
    <w:rsid w:val="00164481"/>
    <w:rsid w:val="00166590"/>
    <w:rsid w:val="00171571"/>
    <w:rsid w:val="001B1038"/>
    <w:rsid w:val="001B1AEB"/>
    <w:rsid w:val="001E795F"/>
    <w:rsid w:val="00210944"/>
    <w:rsid w:val="0021106E"/>
    <w:rsid w:val="00236C97"/>
    <w:rsid w:val="002430F5"/>
    <w:rsid w:val="00244626"/>
    <w:rsid w:val="002B72EB"/>
    <w:rsid w:val="002D28F8"/>
    <w:rsid w:val="002D54AA"/>
    <w:rsid w:val="002E4F51"/>
    <w:rsid w:val="002F46C6"/>
    <w:rsid w:val="00350C8D"/>
    <w:rsid w:val="00351CB9"/>
    <w:rsid w:val="003743F8"/>
    <w:rsid w:val="003821D7"/>
    <w:rsid w:val="003960E4"/>
    <w:rsid w:val="003A1D24"/>
    <w:rsid w:val="003A672F"/>
    <w:rsid w:val="003B40BF"/>
    <w:rsid w:val="003E3C5F"/>
    <w:rsid w:val="003E529C"/>
    <w:rsid w:val="003E56C2"/>
    <w:rsid w:val="00415B5B"/>
    <w:rsid w:val="0042668E"/>
    <w:rsid w:val="00460908"/>
    <w:rsid w:val="00461C3A"/>
    <w:rsid w:val="00464B6A"/>
    <w:rsid w:val="004A585F"/>
    <w:rsid w:val="004E7F3B"/>
    <w:rsid w:val="005227F2"/>
    <w:rsid w:val="00523E50"/>
    <w:rsid w:val="005368A1"/>
    <w:rsid w:val="00573976"/>
    <w:rsid w:val="00575143"/>
    <w:rsid w:val="00622E3D"/>
    <w:rsid w:val="00624B5E"/>
    <w:rsid w:val="00650842"/>
    <w:rsid w:val="006616B1"/>
    <w:rsid w:val="006C02F9"/>
    <w:rsid w:val="006F4A84"/>
    <w:rsid w:val="00745883"/>
    <w:rsid w:val="00787880"/>
    <w:rsid w:val="007A21E5"/>
    <w:rsid w:val="007A5890"/>
    <w:rsid w:val="007A7445"/>
    <w:rsid w:val="007B0ECA"/>
    <w:rsid w:val="007C091E"/>
    <w:rsid w:val="007D49E1"/>
    <w:rsid w:val="008072B4"/>
    <w:rsid w:val="008C28E8"/>
    <w:rsid w:val="008C742F"/>
    <w:rsid w:val="008D114E"/>
    <w:rsid w:val="008D14CE"/>
    <w:rsid w:val="008D3AD2"/>
    <w:rsid w:val="008F3901"/>
    <w:rsid w:val="00933553"/>
    <w:rsid w:val="009377F0"/>
    <w:rsid w:val="0096582F"/>
    <w:rsid w:val="00984582"/>
    <w:rsid w:val="009A51EB"/>
    <w:rsid w:val="009B2F75"/>
    <w:rsid w:val="009C3870"/>
    <w:rsid w:val="009D569C"/>
    <w:rsid w:val="009E4C6B"/>
    <w:rsid w:val="00A075B4"/>
    <w:rsid w:val="00A14C8F"/>
    <w:rsid w:val="00A14EBB"/>
    <w:rsid w:val="00A269AF"/>
    <w:rsid w:val="00A66DA1"/>
    <w:rsid w:val="00A776FB"/>
    <w:rsid w:val="00A90C93"/>
    <w:rsid w:val="00A93F76"/>
    <w:rsid w:val="00AA78A4"/>
    <w:rsid w:val="00AB421B"/>
    <w:rsid w:val="00AD2410"/>
    <w:rsid w:val="00B14EC3"/>
    <w:rsid w:val="00B46CE0"/>
    <w:rsid w:val="00B70245"/>
    <w:rsid w:val="00BA0624"/>
    <w:rsid w:val="00BA55D0"/>
    <w:rsid w:val="00BB1272"/>
    <w:rsid w:val="00BC5713"/>
    <w:rsid w:val="00C2436C"/>
    <w:rsid w:val="00CC74F1"/>
    <w:rsid w:val="00CD0B57"/>
    <w:rsid w:val="00CE3331"/>
    <w:rsid w:val="00D0587C"/>
    <w:rsid w:val="00D42F59"/>
    <w:rsid w:val="00D54530"/>
    <w:rsid w:val="00D5594E"/>
    <w:rsid w:val="00D72A88"/>
    <w:rsid w:val="00DB74B6"/>
    <w:rsid w:val="00DB798A"/>
    <w:rsid w:val="00DD6F9B"/>
    <w:rsid w:val="00E06E5A"/>
    <w:rsid w:val="00E37DC9"/>
    <w:rsid w:val="00E4409E"/>
    <w:rsid w:val="00E53535"/>
    <w:rsid w:val="00E773C9"/>
    <w:rsid w:val="00E812B5"/>
    <w:rsid w:val="00EA2CE5"/>
    <w:rsid w:val="00EA3B86"/>
    <w:rsid w:val="00EC402B"/>
    <w:rsid w:val="00EC6723"/>
    <w:rsid w:val="00ED54FA"/>
    <w:rsid w:val="00F06250"/>
    <w:rsid w:val="00F2492A"/>
    <w:rsid w:val="00F54691"/>
    <w:rsid w:val="00F667AD"/>
    <w:rsid w:val="00F968BA"/>
    <w:rsid w:val="00FB02C6"/>
    <w:rsid w:val="00FB3171"/>
    <w:rsid w:val="00FC51CA"/>
    <w:rsid w:val="00FC6F38"/>
    <w:rsid w:val="00FD1A63"/>
    <w:rsid w:val="00FD7DF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39DED2B"/>
  <w15:docId w15:val="{2028B15F-CAB3-0B44-8DDC-E03DABE569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heading 2" w:semiHidden="1" w:unhideWhenUsed="1"/>
    <w:lsdException w:name="heading 3" w:semiHidden="1" w:unhideWhenUsed="1"/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B73BE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37DC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37DC9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E37DC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37DC9"/>
    <w:rPr>
      <w:rFonts w:ascii="Times New Roman" w:hAnsi="Times New Roman"/>
    </w:rPr>
  </w:style>
  <w:style w:type="table" w:styleId="TableGrid">
    <w:name w:val="Table Grid"/>
    <w:basedOn w:val="TableNormal"/>
    <w:uiPriority w:val="59"/>
    <w:rsid w:val="007B0ECA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C2436C"/>
    <w:pPr>
      <w:ind w:left="720"/>
      <w:contextualSpacing/>
    </w:pPr>
  </w:style>
  <w:style w:type="numbering" w:customStyle="1" w:styleId="Singlepunch">
    <w:name w:val="Single punch"/>
    <w:rsid w:val="002430F5"/>
    <w:pPr>
      <w:numPr>
        <w:numId w:val="41"/>
      </w:numPr>
    </w:pPr>
  </w:style>
  <w:style w:type="numbering" w:customStyle="1" w:styleId="Multipunch">
    <w:name w:val="Multi punch"/>
    <w:rsid w:val="008D3AD2"/>
    <w:pPr>
      <w:numPr>
        <w:numId w:val="43"/>
      </w:numPr>
    </w:pPr>
  </w:style>
  <w:style w:type="paragraph" w:customStyle="1" w:styleId="H2">
    <w:name w:val="H2"/>
    <w:next w:val="Normal"/>
    <w:rsid w:val="008C28E8"/>
    <w:pPr>
      <w:spacing w:after="240"/>
    </w:pPr>
    <w:rPr>
      <w:rFonts w:eastAsiaTheme="minorEastAsia"/>
      <w:b/>
      <w:color w:val="000000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8C28E8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812B5"/>
    <w:pPr>
      <w:jc w:val="center"/>
    </w:pPr>
    <w:rPr>
      <w:rFonts w:cs="Times New Roma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812B5"/>
    <w:rPr>
      <w:rFonts w:ascii="Times New Roman" w:hAnsi="Times New Roman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812B5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E812B5"/>
    <w:rPr>
      <w:rFonts w:cs="Times New Roman"/>
    </w:rPr>
  </w:style>
  <w:style w:type="character" w:customStyle="1" w:styleId="EndNoteBibliographyChar">
    <w:name w:val="EndNote Bibliography Char"/>
    <w:basedOn w:val="ListParagraphChar"/>
    <w:link w:val="EndNoteBibliography"/>
    <w:rsid w:val="00E812B5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456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03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16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0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reparedness@hsph.harvard.edu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3</Pages>
  <Words>4267</Words>
  <Characters>24322</Characters>
  <Application>Microsoft Office Word</Application>
  <DocSecurity>0</DocSecurity>
  <Lines>202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PH</Company>
  <LinksUpToDate>false</LinksUpToDate>
  <CharactersWithSpaces>285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gel Harriman</dc:creator>
  <cp:lastModifiedBy>Harriman, Nigel Walsh</cp:lastModifiedBy>
  <cp:revision>19</cp:revision>
  <dcterms:created xsi:type="dcterms:W3CDTF">2022-01-25T16:11:00Z</dcterms:created>
  <dcterms:modified xsi:type="dcterms:W3CDTF">2022-01-26T19:02:00Z</dcterms:modified>
</cp:coreProperties>
</file>